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062F77D8" w14:textId="37234FA7" w:rsidR="00FE6EB8" w:rsidRDefault="001104BF" w:rsidP="00662BB7">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60B38B1D" w14:textId="77777777" w:rsidR="00662BB7" w:rsidRPr="00662BB7" w:rsidRDefault="00662BB7" w:rsidP="00662BB7"/>
    <w:p w14:paraId="5D617D23" w14:textId="217954EA" w:rsidR="00B469DE" w:rsidRDefault="00BA09BF" w:rsidP="00BA09BF">
      <w:pPr>
        <w:pStyle w:val="Heading2"/>
      </w:pPr>
      <w:r>
        <w:t>Abstract</w:t>
      </w:r>
    </w:p>
    <w:p w14:paraId="46BB640F" w14:textId="6F678FF0" w:rsidR="00BA09BF" w:rsidRPr="00BA09BF" w:rsidRDefault="00BA09BF" w:rsidP="00BA09BF">
      <w:r>
        <w:t xml:space="preserve">Classification of proteins into their respective functional categories remains a long-standing key challenge in computational biology. Machine Learning (ML) based discriminative algorithms have been used extensively to solve this problem. Typical ML algorithms perform accurately on an ideal dataset that contains appropriate number of sequences for each class of proteins, required to learn generalizable patterns embedded in the dataset. However, it is common in </w:t>
      </w:r>
      <w:r w:rsidR="00700415">
        <w:t>protein classification domain</w:t>
      </w:r>
      <w:r>
        <w:t xml:space="preserve"> to encounter small to medium-sized noisy, imbalanced characterized datasets with very high sequence similarity between proteins that belong to varying functional groups. Traditional ML based supervised classification methods when trained on such datasets produce suboptimal performance on blinded test sets since they suffer from overfitting due to class imbalance and the curse of dimensionality. Although these problems have been acknowledged in previous literature, efforts to tackle them remain sparse. Herein we present a model that is specifically designed to address the issues of high dimensionality, small size, class imbalance and high sequence similarity in the dataset at every stage of its pipeline. We used our model to classify plant acyl</w:t>
      </w:r>
      <w:r w:rsidR="00426981">
        <w:t>-ACP</w:t>
      </w:r>
      <w:r>
        <w:t xml:space="preserve"> Thioesterases </w:t>
      </w:r>
      <w:r w:rsidR="00426981">
        <w:t xml:space="preserve">(TEs) </w:t>
      </w:r>
      <w:r>
        <w:t>into their respective substrate specificity categor</w:t>
      </w:r>
      <w:r w:rsidR="00417F89">
        <w:t>ies</w:t>
      </w:r>
      <w:r w:rsidR="00426981">
        <w:t>.</w:t>
      </w:r>
      <w:r w:rsidR="00426981">
        <w:t xml:space="preserve"> TEs</w:t>
      </w:r>
      <w:r w:rsidR="00426981">
        <w:t xml:space="preserve"> exhibit various substrate specificities, and thus have been </w:t>
      </w:r>
      <w:r w:rsidR="00B8399C">
        <w:t xml:space="preserve">widely </w:t>
      </w:r>
      <w:r w:rsidR="00426981">
        <w:t>studied for production of free fatty acids in microbial hosts. While general mechanisms for substrate specificity have been proposed, prediction of chain-length preference from primary sequence remains elusive.</w:t>
      </w:r>
      <w:r w:rsidR="00426981">
        <w:t xml:space="preserve"> </w:t>
      </w:r>
      <w:r>
        <w:t xml:space="preserve">The characterized TE dataset generated as part of this study is an ideal representation of </w:t>
      </w:r>
      <w:r w:rsidR="000B26EB">
        <w:t>protein classification</w:t>
      </w:r>
      <w:r>
        <w:t xml:space="preserve"> datasets that exhibit the issues described above. </w:t>
      </w:r>
      <w:r w:rsidR="00314EFD">
        <w:t xml:space="preserve">The developed method displayed high classification metric scores on TE substrate specificity prediction task, thus validating its efficacy. </w:t>
      </w:r>
      <w:r>
        <w:t>We followed a rigorous model evaluation scheme to measure model generalizability and ensure model robustness. Our method can be effortlessly extrapolated to other application areas in protein classification domain</w:t>
      </w:r>
      <w:r w:rsidR="005B476F">
        <w:t xml:space="preserve"> as well</w:t>
      </w:r>
      <w:r>
        <w:t xml:space="preserve">. Our tool is freely available in GitHub and can be accessed using the following link: </w:t>
      </w:r>
      <w:hyperlink r:id="rId6" w:history="1">
        <w:r w:rsidRPr="00AB6F53">
          <w:rPr>
            <w:rStyle w:val="Hyperlink"/>
          </w:rPr>
          <w:t>https://github.com/deeprob/ThioesteraseEnzymeSpecificity</w:t>
        </w:r>
      </w:hyperlink>
      <w:r>
        <w:t xml:space="preserve">  </w:t>
      </w:r>
    </w:p>
    <w:p w14:paraId="21CF2815" w14:textId="77777777" w:rsidR="00B469DE" w:rsidRPr="00B469DE" w:rsidRDefault="00B469DE" w:rsidP="00B469DE"/>
    <w:p w14:paraId="51035624" w14:textId="46E6253D" w:rsidR="006E16CF" w:rsidRPr="005930BC" w:rsidRDefault="006E16CF" w:rsidP="00D75FCC">
      <w:pPr>
        <w:pStyle w:val="Heading2"/>
      </w:pPr>
      <w:r w:rsidRPr="005930BC">
        <w:t>Introduction</w:t>
      </w:r>
    </w:p>
    <w:p w14:paraId="62EA4BFD" w14:textId="4DA48765"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xml:space="preserve">. Processes have been established to create the higher value oleochemical derivatives, such as fatty alcohols, directly from petrochemical building blocks.  However, these </w:t>
      </w:r>
      <w:r w:rsidRPr="006E16CF">
        <w:lastRenderedPageBreak/>
        <w:t>processes yield a distribution of alcohol</w:t>
      </w:r>
      <w:r w:rsidR="006859F7">
        <w:t xml:space="preserve">s, </w:t>
      </w:r>
      <w:r w:rsidRPr="006E16CF">
        <w:t xml:space="preserve">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3D447C33"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w:t>
      </w:r>
      <w:r w:rsidR="00B469DE">
        <w:t>and</w:t>
      </w:r>
      <w:r w:rsidRPr="006E16CF">
        <w:t xml:space="preserve">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w:t>
      </w:r>
      <w:r w:rsidR="00006D63" w:rsidRPr="006E16CF">
        <w:lastRenderedPageBreak/>
        <w:t xml:space="preserve">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w:t>
      </w:r>
      <w:r w:rsidRPr="006E16CF">
        <w:lastRenderedPageBreak/>
        <w:t xml:space="preserve">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1A40728D"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w:t>
      </w:r>
      <w:r w:rsidR="00B469DE">
        <w:t xml:space="preserve">(a total of </w:t>
      </w:r>
      <w:r w:rsidR="00C43D00">
        <w:t>1</w:t>
      </w:r>
      <w:r w:rsidR="004C163F">
        <w:t>1</w:t>
      </w:r>
      <w:r w:rsidR="00C43D00">
        <w:t>5 TEs</w:t>
      </w:r>
      <w:r w:rsidR="00B469DE">
        <w:t xml:space="preserve">) </w:t>
      </w:r>
      <w:r w:rsidR="006E16CF" w:rsidRPr="006E16CF">
        <w:t>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w:t>
      </w:r>
      <w:r w:rsidR="00B469DE">
        <w:t xml:space="preserve">the top </w:t>
      </w:r>
      <w:r w:rsidR="00C47D21">
        <w:t>five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04F6822B"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E8071A">
        <w:t xml:space="preserve">It is assumed that ML algorithms require abundant training data to be generalizable. An ML model trained on small, high dimensional dataset often leads to overfitting which results in high error rates on test set </w:t>
      </w:r>
      <w:r w:rsidR="00E8071A">
        <w:fldChar w:fldCharType="begin" w:fldLock="1"/>
      </w:r>
      <w:r w:rsidR="00E8071A">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E8071A">
        <w:fldChar w:fldCharType="separate"/>
      </w:r>
      <w:r w:rsidR="00E8071A" w:rsidRPr="00567114">
        <w:rPr>
          <w:noProof/>
        </w:rPr>
        <w:t>[56]</w:t>
      </w:r>
      <w:r w:rsidR="00E8071A">
        <w:fldChar w:fldCharType="end"/>
      </w:r>
      <w:r w:rsidR="00E8071A">
        <w:t xml:space="preserve">.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163A6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B52F00B"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w:t>
      </w:r>
      <w:r w:rsidR="00176054">
        <w:t>79</w:t>
      </w:r>
      <w:r w:rsidR="001665F3">
        <w:t>)</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212EEC60"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00176054">
        <w:t>9</w:t>
      </w:r>
      <w:r w:rsidR="003B700C">
        <w:t>, the standard deviation of accuracy distribution was 0.06 which demonstrates the model’s robustness to training set</w:t>
      </w:r>
      <w:r w:rsidRPr="006E16CF">
        <w:t>. The mean precision score of the model across the simulations for the medium chain TEs, the product of interest, was 0.</w:t>
      </w:r>
      <w:r w:rsidR="00176054">
        <w:t>8</w:t>
      </w:r>
      <w:r w:rsidR="003B700C">
        <w:t>9</w:t>
      </w:r>
      <w:r w:rsidR="00212D9D">
        <w:t xml:space="preserve"> while it was 0.79 for the long-chained TE and 0.69 for the TEs of mixed specificity</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w:t>
      </w:r>
      <w:r w:rsidR="008F39FB">
        <w:lastRenderedPageBreak/>
        <w:t xml:space="preserve">of performing accurate large scale categorization of </w:t>
      </w:r>
      <w:r w:rsidR="005A2D00">
        <w:t xml:space="preserve">plant acyl </w:t>
      </w:r>
      <w:r w:rsidR="008F39FB">
        <w:t>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bookmarkStart w:id="2" w:name="_Methods"/>
      <w:bookmarkEnd w:id="2"/>
      <w:r>
        <w:t>Methods</w:t>
      </w:r>
    </w:p>
    <w:p w14:paraId="4B910682" w14:textId="77777777" w:rsidR="00320921" w:rsidRPr="005930BC" w:rsidRDefault="00320921" w:rsidP="00D75FCC">
      <w:pPr>
        <w:pStyle w:val="Heading3"/>
      </w:pPr>
      <w:r w:rsidRPr="005930BC">
        <w:t>Dataset Compilation</w:t>
      </w:r>
    </w:p>
    <w:p w14:paraId="15B383AB" w14:textId="3D538C2E"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w:t>
      </w:r>
      <w:r w:rsidR="004C163F">
        <w:t>5</w:t>
      </w:r>
      <w:r w:rsidRPr="008F295A">
        <w:t xml:space="preserve">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3" w:name="_Feature_Extraction"/>
      <w:bookmarkEnd w:id="3"/>
      <w:r>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4"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4"/>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lastRenderedPageBreak/>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lastRenderedPageBreak/>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4405A4"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4405A4"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4405A4"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5"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5"/>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lastRenderedPageBreak/>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53D43A9E" w:rsidR="006807CA" w:rsidRDefault="005C4449" w:rsidP="00D75FCC">
      <w:pPr>
        <w:pStyle w:val="Heading5"/>
        <w:rPr>
          <w:rFonts w:eastAsiaTheme="minorEastAsia"/>
        </w:rPr>
      </w:pPr>
      <w:bookmarkStart w:id="6" w:name="_Amino_Acid_Composition"/>
      <w:bookmarkEnd w:id="6"/>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7" w:name="_Composition_of_k-spaced"/>
      <w:bookmarkEnd w:id="7"/>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4405A4"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8" w:name="_Tri-Peptide_Composition_(TPC)"/>
      <w:bookmarkEnd w:id="8"/>
      <w:r>
        <w:lastRenderedPageBreak/>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9" w:name="_Di-Peptide_Composition_(DPC)"/>
      <w:bookmarkEnd w:id="9"/>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4405A4"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4405A4"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xml:space="preserve">: GAVLMI), aromatic </w:t>
      </w:r>
      <w:r w:rsidR="00681358" w:rsidRPr="002C737C">
        <w:lastRenderedPageBreak/>
        <w:t>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w:lastRenderedPageBreak/>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xml:space="preserve">. After dividing the sequence into subgroups of a specific physicochemical property, the frequencies of </w:t>
      </w:r>
      <w:r>
        <w:rPr>
          <w:color w:val="000000" w:themeColor="text1"/>
        </w:rPr>
        <w:lastRenderedPageBreak/>
        <w:t>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4405A4"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4405A4"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4405A4"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4405A4"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4405A4"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4405A4"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4405A4"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4405A4"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PSSM profile of a sequence is constructed from multiple sequence alignment of the highest scoring hits 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10" w:name="_Amino_Acid_Composition_1"/>
      <w:bookmarkEnd w:id="10"/>
      <w:r>
        <w:t>Amino Acid Composition using PSSM profiles (AAC</w:t>
      </w:r>
      <w:r w:rsidR="00055654">
        <w:t>-</w:t>
      </w:r>
      <w:r>
        <w:t>PSSM)</w:t>
      </w:r>
      <w:r w:rsidR="006A7A12">
        <w:t xml:space="preserve"> </w:t>
      </w:r>
    </w:p>
    <w:p w14:paraId="78F82237" w14:textId="3413D949"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1" w:name="_Di-Peptide_Composition_using"/>
      <w:bookmarkEnd w:id="11"/>
      <w:r>
        <w:t>Di-Peptide Composition using PSSM profiles (DPC</w:t>
      </w:r>
      <w:r w:rsidR="00055654">
        <w:t>-</w:t>
      </w:r>
      <w:r>
        <w:t xml:space="preserve">PSSM) </w:t>
      </w:r>
    </w:p>
    <w:p w14:paraId="6634B3B8" w14:textId="56908DE0" w:rsidR="00835BFF" w:rsidRDefault="00835BFF" w:rsidP="00D75FCC">
      <w:r>
        <w:t>DPC</w:t>
      </w:r>
      <w:r w:rsidR="00055654">
        <w:t>-</w:t>
      </w:r>
      <w:r>
        <w:t xml:space="preserve">PSSM uses the numerical values of the PSSM matrix instead of the actual count of di-peptides as in </w:t>
      </w:r>
      <w:r w:rsidR="005D1CDB">
        <w:t xml:space="preserve">traditional </w:t>
      </w:r>
      <w:r>
        <w:t xml:space="preserve">DPC to calculate frequency of each dipeptide.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2" w:name="_PSSM_Auto-Covariance_(PSSM-AC)"/>
      <w:bookmarkEnd w:id="12"/>
      <w:r>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w:lastRenderedPageBreak/>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0D4FE9C8"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163A6C">
        <w:fldChar w:fldCharType="begin" w:fldLock="1"/>
      </w:r>
      <w:r w:rsidR="00CF4B9B">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45d927d2-de69-4e29-93b6-6239e4bc5050"]}],"mendeley":{"formattedCitation":"[90]","plainTextFormattedCitation":"[90]","previouslyFormattedCitation":"[90]"},"properties":{"noteIndex":0},"schema":"https://github.com/citation-style-language/schema/raw/master/csl-citation.json"}</w:instrText>
      </w:r>
      <w:r w:rsidR="00163A6C">
        <w:fldChar w:fldCharType="separate"/>
      </w:r>
      <w:r w:rsidR="00163A6C" w:rsidRPr="00163A6C">
        <w:rPr>
          <w:noProof/>
        </w:rPr>
        <w:t>[90]</w:t>
      </w:r>
      <w:r w:rsidR="00163A6C">
        <w:fldChar w:fldCharType="end"/>
      </w:r>
      <w:r w:rsidR="00805D5C">
        <w:t xml:space="preserve"> </w:t>
      </w:r>
      <w:r>
        <w:t>which is described as follows:</w:t>
      </w:r>
    </w:p>
    <w:p w14:paraId="1336C108" w14:textId="77777777" w:rsidR="00EF63B2" w:rsidRDefault="00EF63B2" w:rsidP="00D75FCC"/>
    <w:p w14:paraId="27D9AA86" w14:textId="77777777" w:rsidR="00EF63B2" w:rsidRPr="00EF63B2" w:rsidRDefault="004405A4"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4405A4"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4405A4"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4405A4"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4405A4"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3" w:name="_EDP"/>
      <w:bookmarkEnd w:id="13"/>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4405A4"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4405A4"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4405A4"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4" w:name="_EEDP"/>
      <w:bookmarkEnd w:id="14"/>
      <w:r>
        <w:rPr>
          <w:rFonts w:eastAsiaTheme="minorEastAsia"/>
        </w:rPr>
        <w:lastRenderedPageBreak/>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4405A4"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5" w:name="_TPC"/>
      <w:bookmarkStart w:id="16" w:name="_TPC-PSSM"/>
      <w:bookmarkEnd w:id="15"/>
      <w:bookmarkEnd w:id="16"/>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4405A4"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0DC0D085" w:rsidR="00A264A1" w:rsidRDefault="00485A0F" w:rsidP="00D75FCC">
      <w:pPr>
        <w:pStyle w:val="Heading5"/>
      </w:pPr>
      <w:r>
        <w:t>k-separated-bigrams</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4405A4"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7" w:name="_D-FPSSM"/>
      <w:bookmarkEnd w:id="17"/>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4405A4"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lastRenderedPageBreak/>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4405A4"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4405A4"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4405A4"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4405A4"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4405A4"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4405A4"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4405A4"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4405A4"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4405A4"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4405A4"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4405A4"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4405A4"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4405A4"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4405A4"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4405A4"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62398441"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CF4B9B">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1]","plainTextFormattedCitation":"[91]","previouslyFormattedCitation":"[91]"},"properties":{"noteIndex":0},"schema":"https://github.com/citation-style-language/schema/raw/master/csl-citation.json"}</w:instrText>
      </w:r>
      <w:r>
        <w:fldChar w:fldCharType="separate"/>
      </w:r>
      <w:r w:rsidR="00163A6C" w:rsidRPr="00163A6C">
        <w:rPr>
          <w:noProof/>
        </w:rPr>
        <w:t>[91]</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CF4B9B">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2]","plainTextFormattedCitation":"[92]","previouslyFormattedCitation":"[92]"},"properties":{"noteIndex":0},"schema":"https://github.com/citation-style-language/schema/raw/master/csl-citation.json"}</w:instrText>
      </w:r>
      <w:r w:rsidR="003D052E">
        <w:fldChar w:fldCharType="separate"/>
      </w:r>
      <w:r w:rsidR="00163A6C" w:rsidRPr="00163A6C">
        <w:rPr>
          <w:noProof/>
        </w:rPr>
        <w:t>[92]</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lastRenderedPageBreak/>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8"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8"/>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9" w:name="_Model_Training"/>
      <w:bookmarkEnd w:id="19"/>
      <w:r>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20" w:name="_The_Meta_Learner"/>
      <w:bookmarkEnd w:id="20"/>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4405A4"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lastRenderedPageBreak/>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1"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1"/>
      <w:r>
        <w:t>: The hyperparameters of each base learner are dependent on the learning algorithm used to train it. The learning algorithm dependent hyperparameters are displayed here.</w:t>
      </w:r>
    </w:p>
    <w:tbl>
      <w:tblPr>
        <w:tblStyle w:val="TableGrid"/>
        <w:tblW w:w="10800" w:type="dxa"/>
        <w:tblInd w:w="-729" w:type="dxa"/>
        <w:tblLook w:val="04A0" w:firstRow="1" w:lastRow="0" w:firstColumn="1" w:lastColumn="0" w:noHBand="0" w:noVBand="1"/>
      </w:tblPr>
      <w:tblGrid>
        <w:gridCol w:w="2160"/>
        <w:gridCol w:w="2071"/>
        <w:gridCol w:w="2339"/>
        <w:gridCol w:w="2070"/>
        <w:gridCol w:w="2160"/>
      </w:tblGrid>
      <w:tr w:rsidR="009400FC" w14:paraId="552DD2E1" w14:textId="77777777" w:rsidTr="00904EE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04EE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04EE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04EE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2" w:name="_Model_Training_1"/>
      <w:bookmarkEnd w:id="22"/>
    </w:p>
    <w:p w14:paraId="0EA3B150" w14:textId="23F7D6D5" w:rsidR="00F31130" w:rsidRDefault="00F31130" w:rsidP="00D75FCC">
      <w:pPr>
        <w:pStyle w:val="Heading4"/>
      </w:pPr>
      <w:r>
        <w:t xml:space="preserve">Model </w:t>
      </w:r>
      <w:r w:rsidR="005368E6">
        <w:t>E</w:t>
      </w:r>
      <w:r>
        <w:t xml:space="preserve">valuation </w:t>
      </w:r>
      <w:r w:rsidR="005368E6">
        <w:t>M</w:t>
      </w:r>
      <w:r>
        <w:t>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lastRenderedPageBreak/>
        <w:t>Model Training</w:t>
      </w:r>
    </w:p>
    <w:p w14:paraId="55E2BAF0" w14:textId="2F3AA334" w:rsidR="00DF0D8C" w:rsidRDefault="00320921" w:rsidP="00D75FCC">
      <w:r>
        <w:t xml:space="preserve">The model was trained using python’s numpy and scikit-learn modules </w:t>
      </w:r>
      <w:r>
        <w:fldChar w:fldCharType="begin" w:fldLock="1"/>
      </w:r>
      <w:r w:rsidR="00CF4B9B">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3]","plainTextFormattedCitation":"[87], [93]","previouslyFormattedCitation":"[87], [93]"},"properties":{"noteIndex":0},"schema":"https://github.com/citation-style-language/schema/raw/master/csl-citation.json"}</w:instrText>
      </w:r>
      <w:r>
        <w:fldChar w:fldCharType="separate"/>
      </w:r>
      <w:r w:rsidR="00163A6C" w:rsidRPr="00163A6C">
        <w:rPr>
          <w:noProof/>
        </w:rPr>
        <w:t>[87], [93]</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26603CF3" w:rsidR="00DF0D8C" w:rsidRDefault="00320921" w:rsidP="00D75FCC">
      <w:r>
        <w:t>At first, a random seed was specified using numpy to reproduce results. The dataset of 11</w:t>
      </w:r>
      <w:r w:rsidR="004C163F">
        <w:t>5</w:t>
      </w:r>
      <w:r>
        <w:t xml:space="preserve">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3" w:name="_Model_Evaluation"/>
      <w:bookmarkStart w:id="24" w:name="_Ref65356577"/>
      <w:bookmarkEnd w:id="23"/>
      <w:r>
        <w:t>Model Evaluation</w:t>
      </w:r>
      <w:bookmarkEnd w:id="24"/>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lastRenderedPageBreak/>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5" w:name="_Results"/>
      <w:bookmarkEnd w:id="25"/>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5311845B"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F568E7">
        <w:t>we</w:t>
      </w:r>
      <w:r w:rsidR="00D75FCC">
        <w:t xml:space="preserve">re </w:t>
      </w:r>
      <w:r w:rsidR="00F568E7">
        <w:t>KSCTriad</w:t>
      </w:r>
      <w:r w:rsidR="00EC5306">
        <w:t>, C</w:t>
      </w:r>
      <w:r w:rsidR="00F568E7">
        <w:t>KSAAP</w:t>
      </w:r>
      <w:r w:rsidR="00EC5306">
        <w:t xml:space="preserve">, </w:t>
      </w:r>
      <w:r w:rsidR="00F568E7">
        <w:t>GAA-kmer</w:t>
      </w:r>
      <w:r w:rsidR="00EC5306">
        <w:t xml:space="preserve">, </w:t>
      </w:r>
      <w:r w:rsidR="00F568E7">
        <w:t>CTriad</w:t>
      </w:r>
      <w:r w:rsidR="00EC5306">
        <w:t xml:space="preserve"> and </w:t>
      </w:r>
      <w:r w:rsidR="00F568E7">
        <w:t>DDE</w:t>
      </w:r>
      <w:r w:rsidR="00EC5306">
        <w:t xml:space="preserve">. The most accurate feature extraction technique </w:t>
      </w:r>
      <w:r w:rsidR="00F568E7">
        <w:t>KSCTriad</w:t>
      </w:r>
      <w:r w:rsidR="00EC5306">
        <w:t xml:space="preserve"> achieves a mean accuracy score of 0.</w:t>
      </w:r>
      <w:r w:rsidR="00F568E7">
        <w:t>79</w:t>
      </w:r>
      <w:r w:rsidR="00EC5306">
        <w:t>, mean precision and mean recall score</w:t>
      </w:r>
      <w:r w:rsidR="007D6213">
        <w:t>s</w:t>
      </w:r>
      <w:r w:rsidR="00EC5306">
        <w:t xml:space="preserve"> of 0.89 and 0.</w:t>
      </w:r>
      <w:r w:rsidR="00F568E7">
        <w:t>8</w:t>
      </w:r>
      <w:r w:rsidR="00EC5306">
        <w:t>9 respectively</w:t>
      </w:r>
      <w:r w:rsidR="006E5DF3">
        <w:t xml:space="preserve"> on medium chained TEs</w:t>
      </w:r>
      <w:r w:rsidR="00EC5306">
        <w:t xml:space="preserve">. It is interesting to note that the best </w:t>
      </w:r>
      <w:r w:rsidR="00F568E7">
        <w:t xml:space="preserve">kernel based feature extraction technique, Spectrum Kernel is ranked sixth while the best </w:t>
      </w:r>
      <w:r w:rsidR="00EC5306">
        <w:t xml:space="preserve">pssm based feature extraction technique, </w:t>
      </w:r>
      <w:r w:rsidR="00F568E7">
        <w:t>RPM</w:t>
      </w:r>
      <w:r w:rsidR="00EC5306">
        <w:t>-</w:t>
      </w:r>
      <w:r w:rsidR="00CE7FAF">
        <w:t>PSSM</w:t>
      </w:r>
      <w:r w:rsidR="00EC5306">
        <w:t xml:space="preserve"> is ranked 1</w:t>
      </w:r>
      <w:r w:rsidR="00F568E7">
        <w:t>2</w:t>
      </w:r>
      <w:r w:rsidR="00EC5306" w:rsidRPr="00EC5306">
        <w:rPr>
          <w:vertAlign w:val="superscript"/>
        </w:rPr>
        <w:t>th</w:t>
      </w:r>
      <w:r w:rsidR="00EC5306">
        <w:t xml:space="preserve"> in terms of mean accuracy among the 47 feature encoders, achieving </w:t>
      </w:r>
      <w:r w:rsidR="00605BC2">
        <w:t>scores</w:t>
      </w:r>
      <w:r w:rsidR="00EC5306">
        <w:t xml:space="preserve"> of </w:t>
      </w:r>
      <w:r w:rsidR="00F568E7">
        <w:t xml:space="preserve">0.79 and </w:t>
      </w:r>
      <w:r w:rsidR="00EC5306">
        <w:t>0.76</w:t>
      </w:r>
      <w:r w:rsidR="00F568E7">
        <w:t xml:space="preserve"> respectively</w:t>
      </w:r>
      <w:r w:rsidR="00EC5306">
        <w:t xml:space="preserve">.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6"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6"/>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07266615" w:rsidR="00CD49D0" w:rsidRDefault="00F568E7" w:rsidP="00D75FCC">
            <w:r>
              <w:t>KSCTriad</w:t>
            </w:r>
          </w:p>
        </w:tc>
        <w:tc>
          <w:tcPr>
            <w:tcW w:w="2160" w:type="dxa"/>
          </w:tcPr>
          <w:p w14:paraId="4F88ACC5" w14:textId="48A6FD2F" w:rsidR="00CD49D0" w:rsidRDefault="00743D80" w:rsidP="00D75FCC">
            <w:r>
              <w:t>0.</w:t>
            </w:r>
            <w:r w:rsidR="00F568E7">
              <w:t>79</w:t>
            </w:r>
          </w:p>
        </w:tc>
        <w:tc>
          <w:tcPr>
            <w:tcW w:w="2250" w:type="dxa"/>
          </w:tcPr>
          <w:p w14:paraId="4958F435" w14:textId="7C79823A" w:rsidR="00CD49D0" w:rsidRDefault="00024A1B" w:rsidP="00D75FCC">
            <w:r>
              <w:t>0.89</w:t>
            </w:r>
          </w:p>
        </w:tc>
        <w:tc>
          <w:tcPr>
            <w:tcW w:w="2245" w:type="dxa"/>
          </w:tcPr>
          <w:p w14:paraId="749D6BA5" w14:textId="687392C9" w:rsidR="00CD49D0" w:rsidRDefault="00024A1B" w:rsidP="00D75FCC">
            <w:r>
              <w:t>0.</w:t>
            </w:r>
            <w:r w:rsidR="00F568E7">
              <w:t>8</w:t>
            </w:r>
            <w:r>
              <w:t>9</w:t>
            </w:r>
          </w:p>
        </w:tc>
      </w:tr>
      <w:tr w:rsidR="00CD49D0" w14:paraId="3333DA7C" w14:textId="77777777" w:rsidTr="003B1D83">
        <w:tc>
          <w:tcPr>
            <w:tcW w:w="2695" w:type="dxa"/>
          </w:tcPr>
          <w:p w14:paraId="2AB677C0" w14:textId="2E8AB2D5" w:rsidR="00CD49D0" w:rsidRDefault="00743D80" w:rsidP="00D75FCC">
            <w:r>
              <w:t>C</w:t>
            </w:r>
            <w:r w:rsidR="00F568E7">
              <w:t>KSAAP</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71ABD768" w:rsidR="00CD49D0" w:rsidRDefault="00024A1B" w:rsidP="00D75FCC">
            <w:r>
              <w:t>0.8</w:t>
            </w:r>
            <w:r w:rsidR="00F568E7">
              <w:t>7</w:t>
            </w:r>
          </w:p>
        </w:tc>
      </w:tr>
      <w:tr w:rsidR="00CD49D0" w14:paraId="51690D39" w14:textId="77777777" w:rsidTr="003B1D83">
        <w:tc>
          <w:tcPr>
            <w:tcW w:w="2695" w:type="dxa"/>
          </w:tcPr>
          <w:p w14:paraId="67519FE9" w14:textId="5283D6D6" w:rsidR="00CD49D0" w:rsidRDefault="00F568E7" w:rsidP="00D75FCC">
            <w:r>
              <w:t>GAA-kmer</w:t>
            </w:r>
          </w:p>
        </w:tc>
        <w:tc>
          <w:tcPr>
            <w:tcW w:w="2160" w:type="dxa"/>
          </w:tcPr>
          <w:p w14:paraId="417097D1" w14:textId="59220502" w:rsidR="00CD49D0" w:rsidRDefault="00743D80" w:rsidP="00D75FCC">
            <w:r>
              <w:t>0.79</w:t>
            </w:r>
          </w:p>
        </w:tc>
        <w:tc>
          <w:tcPr>
            <w:tcW w:w="2250" w:type="dxa"/>
          </w:tcPr>
          <w:p w14:paraId="177D1587" w14:textId="75B2590E" w:rsidR="00CD49D0" w:rsidRDefault="00024A1B" w:rsidP="00D75FCC">
            <w:r>
              <w:t>0.8</w:t>
            </w:r>
            <w:r w:rsidR="00F568E7">
              <w:t>5</w:t>
            </w:r>
          </w:p>
        </w:tc>
        <w:tc>
          <w:tcPr>
            <w:tcW w:w="2245" w:type="dxa"/>
          </w:tcPr>
          <w:p w14:paraId="34AFA566" w14:textId="152E61D9" w:rsidR="00CD49D0" w:rsidRDefault="00024A1B" w:rsidP="00D75FCC">
            <w:r>
              <w:t>0.8</w:t>
            </w:r>
            <w:r w:rsidR="00F568E7">
              <w:t>5</w:t>
            </w:r>
          </w:p>
        </w:tc>
      </w:tr>
      <w:tr w:rsidR="00CD49D0" w14:paraId="65584956" w14:textId="77777777" w:rsidTr="003B1D83">
        <w:tc>
          <w:tcPr>
            <w:tcW w:w="2695" w:type="dxa"/>
          </w:tcPr>
          <w:p w14:paraId="462D3560" w14:textId="75E55BF9" w:rsidR="00CD49D0" w:rsidRDefault="00F568E7" w:rsidP="00D75FCC">
            <w:r>
              <w:t>CTriad</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47BA7BEF" w:rsidR="00CD49D0" w:rsidRDefault="00F568E7" w:rsidP="00D75FCC">
            <w:r>
              <w:t>DDE</w:t>
            </w:r>
          </w:p>
        </w:tc>
        <w:tc>
          <w:tcPr>
            <w:tcW w:w="2160" w:type="dxa"/>
          </w:tcPr>
          <w:p w14:paraId="7D7CE7FC" w14:textId="74D9CBEC" w:rsidR="00CD49D0" w:rsidRDefault="00743D80" w:rsidP="00D75FCC">
            <w:r>
              <w:t>0.79</w:t>
            </w:r>
          </w:p>
        </w:tc>
        <w:tc>
          <w:tcPr>
            <w:tcW w:w="2250" w:type="dxa"/>
          </w:tcPr>
          <w:p w14:paraId="3BDCB87E" w14:textId="27C4ED1E" w:rsidR="00CD49D0" w:rsidRDefault="00024A1B" w:rsidP="00D75FCC">
            <w:r>
              <w:t>0.8</w:t>
            </w:r>
            <w:r w:rsidR="00F568E7">
              <w:t>7</w:t>
            </w:r>
          </w:p>
        </w:tc>
        <w:tc>
          <w:tcPr>
            <w:tcW w:w="2245" w:type="dxa"/>
          </w:tcPr>
          <w:p w14:paraId="1D9E7CB0" w14:textId="40791546" w:rsidR="00CD49D0" w:rsidRDefault="00024A1B" w:rsidP="00D75FCC">
            <w:r>
              <w:t>0.8</w:t>
            </w:r>
            <w:r w:rsidR="00F568E7">
              <w:t>8</w:t>
            </w:r>
          </w:p>
        </w:tc>
      </w:tr>
      <w:tr w:rsidR="00CD49D0" w14:paraId="16025351" w14:textId="77777777" w:rsidTr="003B1D83">
        <w:tc>
          <w:tcPr>
            <w:tcW w:w="2695" w:type="dxa"/>
          </w:tcPr>
          <w:p w14:paraId="0D49C99B" w14:textId="1F5E0430" w:rsidR="00CD49D0" w:rsidRDefault="00F568E7" w:rsidP="00D75FCC">
            <w:r>
              <w:t>Spectrum Kernel</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4D3C0EEA" w:rsidR="00CD49D0" w:rsidRDefault="00F568E7" w:rsidP="00D75FCC">
            <w:r>
              <w:t>Gappy Kernel</w:t>
            </w:r>
          </w:p>
        </w:tc>
        <w:tc>
          <w:tcPr>
            <w:tcW w:w="2160" w:type="dxa"/>
          </w:tcPr>
          <w:p w14:paraId="10DC6408" w14:textId="1963642A" w:rsidR="00CD49D0" w:rsidRDefault="00743D80" w:rsidP="00D75FCC">
            <w:r>
              <w:t>0.79</w:t>
            </w:r>
          </w:p>
        </w:tc>
        <w:tc>
          <w:tcPr>
            <w:tcW w:w="2250" w:type="dxa"/>
          </w:tcPr>
          <w:p w14:paraId="71F636EF" w14:textId="6E858639" w:rsidR="00CD49D0" w:rsidRDefault="00024A1B" w:rsidP="00D75FCC">
            <w:r>
              <w:t>0.8</w:t>
            </w:r>
            <w:r w:rsidR="00F568E7">
              <w:t>9</w:t>
            </w:r>
          </w:p>
        </w:tc>
        <w:tc>
          <w:tcPr>
            <w:tcW w:w="2245" w:type="dxa"/>
          </w:tcPr>
          <w:p w14:paraId="0DA6593A" w14:textId="1A97B091" w:rsidR="00CD49D0" w:rsidRDefault="00024A1B" w:rsidP="00D75FCC">
            <w:r>
              <w:t>0.8</w:t>
            </w:r>
            <w:r w:rsidR="00F568E7">
              <w:t>7</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621C80E3" w:rsidR="00CD49D0" w:rsidRDefault="00F568E7" w:rsidP="00D75FCC">
            <w:r>
              <w:lastRenderedPageBreak/>
              <w:t>GTPC</w:t>
            </w:r>
          </w:p>
        </w:tc>
        <w:tc>
          <w:tcPr>
            <w:tcW w:w="2160" w:type="dxa"/>
          </w:tcPr>
          <w:p w14:paraId="323A48A9" w14:textId="6456A0FE" w:rsidR="00CD49D0" w:rsidRDefault="00743D80" w:rsidP="00D75FCC">
            <w:r>
              <w:t>0.78</w:t>
            </w:r>
          </w:p>
        </w:tc>
        <w:tc>
          <w:tcPr>
            <w:tcW w:w="2250" w:type="dxa"/>
          </w:tcPr>
          <w:p w14:paraId="010244C1" w14:textId="4F762864" w:rsidR="00CD49D0" w:rsidRDefault="00024A1B" w:rsidP="00D75FCC">
            <w:r>
              <w:t>0.</w:t>
            </w:r>
            <w:r w:rsidR="00F568E7">
              <w:t>86</w:t>
            </w:r>
          </w:p>
        </w:tc>
        <w:tc>
          <w:tcPr>
            <w:tcW w:w="2245" w:type="dxa"/>
          </w:tcPr>
          <w:p w14:paraId="4F144CEB" w14:textId="18F38F61" w:rsidR="00CD49D0" w:rsidRDefault="00024A1B" w:rsidP="00D75FCC">
            <w:r>
              <w:t>0.8</w:t>
            </w:r>
            <w:r w:rsidR="00F568E7">
              <w:t>6</w:t>
            </w:r>
          </w:p>
        </w:tc>
      </w:tr>
      <w:tr w:rsidR="00CD49D0" w14:paraId="5616CBB3" w14:textId="77777777" w:rsidTr="003B1D83">
        <w:tc>
          <w:tcPr>
            <w:tcW w:w="2695" w:type="dxa"/>
          </w:tcPr>
          <w:p w14:paraId="68AEE4A0" w14:textId="71699FE6" w:rsidR="00CD49D0" w:rsidRDefault="00F568E7" w:rsidP="00D75FCC">
            <w:r>
              <w:t>Kmer</w:t>
            </w:r>
          </w:p>
        </w:tc>
        <w:tc>
          <w:tcPr>
            <w:tcW w:w="2160" w:type="dxa"/>
          </w:tcPr>
          <w:p w14:paraId="1885BFB8" w14:textId="79C58C4B" w:rsidR="00CD49D0" w:rsidRDefault="00743D80" w:rsidP="00D75FCC">
            <w:r>
              <w:t>0.78</w:t>
            </w:r>
          </w:p>
        </w:tc>
        <w:tc>
          <w:tcPr>
            <w:tcW w:w="2250" w:type="dxa"/>
          </w:tcPr>
          <w:p w14:paraId="5E18B768" w14:textId="10916325" w:rsidR="00CD49D0" w:rsidRDefault="00024A1B" w:rsidP="00D75FCC">
            <w:r>
              <w:t>0.8</w:t>
            </w:r>
            <w:r w:rsidR="00F568E7">
              <w:t>5</w:t>
            </w:r>
          </w:p>
        </w:tc>
        <w:tc>
          <w:tcPr>
            <w:tcW w:w="2245" w:type="dxa"/>
          </w:tcPr>
          <w:p w14:paraId="7540E825" w14:textId="573C157A" w:rsidR="00CD49D0" w:rsidRDefault="00024A1B" w:rsidP="00D75FCC">
            <w:r>
              <w:t>0.8</w:t>
            </w:r>
            <w:r w:rsidR="00F568E7">
              <w:t>5</w:t>
            </w:r>
          </w:p>
        </w:tc>
      </w:tr>
      <w:tr w:rsidR="00CD49D0" w14:paraId="1F5A340C" w14:textId="77777777" w:rsidTr="003B1D83">
        <w:tc>
          <w:tcPr>
            <w:tcW w:w="2695" w:type="dxa"/>
          </w:tcPr>
          <w:p w14:paraId="43918066" w14:textId="48AD6B75" w:rsidR="00CD49D0" w:rsidRDefault="00F568E7" w:rsidP="00D75FCC">
            <w:r>
              <w:t>CKSAAGP</w:t>
            </w:r>
          </w:p>
        </w:tc>
        <w:tc>
          <w:tcPr>
            <w:tcW w:w="2160" w:type="dxa"/>
          </w:tcPr>
          <w:p w14:paraId="3FF791E3" w14:textId="7BE81E86" w:rsidR="00CD49D0" w:rsidRDefault="00743D80" w:rsidP="00D75FCC">
            <w:r>
              <w:t>0.7</w:t>
            </w:r>
            <w:r w:rsidR="00F568E7">
              <w:t>7</w:t>
            </w:r>
          </w:p>
        </w:tc>
        <w:tc>
          <w:tcPr>
            <w:tcW w:w="2250" w:type="dxa"/>
          </w:tcPr>
          <w:p w14:paraId="17A47A39" w14:textId="5CFA2D42" w:rsidR="00CD49D0" w:rsidRDefault="00024A1B" w:rsidP="00D75FCC">
            <w:r>
              <w:t>0.8</w:t>
            </w:r>
            <w:r w:rsidR="00F568E7">
              <w:t>4</w:t>
            </w:r>
          </w:p>
        </w:tc>
        <w:tc>
          <w:tcPr>
            <w:tcW w:w="2245" w:type="dxa"/>
          </w:tcPr>
          <w:p w14:paraId="1BF19E7F" w14:textId="205672EA" w:rsidR="00CD49D0" w:rsidRDefault="00024A1B" w:rsidP="00D75FCC">
            <w:r>
              <w:t>0.8</w:t>
            </w:r>
            <w:r w:rsidR="00F568E7">
              <w:t>5</w:t>
            </w:r>
          </w:p>
        </w:tc>
      </w:tr>
      <w:tr w:rsidR="00CD49D0" w14:paraId="5C76AA56" w14:textId="77777777" w:rsidTr="003B1D83">
        <w:tc>
          <w:tcPr>
            <w:tcW w:w="2695" w:type="dxa"/>
          </w:tcPr>
          <w:p w14:paraId="628B75E4" w14:textId="63B84DA8" w:rsidR="00CD49D0" w:rsidRDefault="00F568E7" w:rsidP="00D75FCC">
            <w:r>
              <w:t>RPM-PSSM</w:t>
            </w:r>
          </w:p>
        </w:tc>
        <w:tc>
          <w:tcPr>
            <w:tcW w:w="2160" w:type="dxa"/>
          </w:tcPr>
          <w:p w14:paraId="1B369B40" w14:textId="64D62CC8" w:rsidR="00CD49D0" w:rsidRDefault="00743D80" w:rsidP="00D75FCC">
            <w:r>
              <w:t>0.7</w:t>
            </w:r>
            <w:r w:rsidR="00F568E7">
              <w:t>6</w:t>
            </w:r>
          </w:p>
        </w:tc>
        <w:tc>
          <w:tcPr>
            <w:tcW w:w="2250" w:type="dxa"/>
          </w:tcPr>
          <w:p w14:paraId="18EE9D8D" w14:textId="3C5BC642" w:rsidR="00CD49D0" w:rsidRDefault="00024A1B" w:rsidP="00D75FCC">
            <w:r>
              <w:t>0.</w:t>
            </w:r>
            <w:r w:rsidR="00F568E7">
              <w:t>86</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7DFD0457" w:rsidR="00CD49D0" w:rsidRDefault="00F568E7" w:rsidP="00D75FCC">
            <w:r>
              <w:t>S-FPSSM</w:t>
            </w:r>
          </w:p>
        </w:tc>
        <w:tc>
          <w:tcPr>
            <w:tcW w:w="2160" w:type="dxa"/>
          </w:tcPr>
          <w:p w14:paraId="51448D5E" w14:textId="784A1895" w:rsidR="00CD49D0" w:rsidRDefault="00743D80" w:rsidP="00D75FCC">
            <w:r>
              <w:t>0.7</w:t>
            </w:r>
            <w:r w:rsidR="00F568E7">
              <w:t>6</w:t>
            </w:r>
          </w:p>
        </w:tc>
        <w:tc>
          <w:tcPr>
            <w:tcW w:w="2250" w:type="dxa"/>
          </w:tcPr>
          <w:p w14:paraId="4DF0326E" w14:textId="3354501B" w:rsidR="00CD49D0" w:rsidRDefault="00024A1B" w:rsidP="00D75FCC">
            <w:r>
              <w:t>0.8</w:t>
            </w:r>
            <w:r w:rsidR="00F568E7">
              <w:t>5</w:t>
            </w:r>
          </w:p>
        </w:tc>
        <w:tc>
          <w:tcPr>
            <w:tcW w:w="2245" w:type="dxa"/>
          </w:tcPr>
          <w:p w14:paraId="12CB734A" w14:textId="550A113E" w:rsidR="00CD49D0" w:rsidRDefault="00024A1B" w:rsidP="00D75FCC">
            <w:r>
              <w:t>0.8</w:t>
            </w:r>
            <w:r w:rsidR="00F568E7">
              <w:t>7</w:t>
            </w:r>
          </w:p>
        </w:tc>
      </w:tr>
      <w:tr w:rsidR="00CD49D0" w14:paraId="5080B978" w14:textId="77777777" w:rsidTr="003B1D83">
        <w:tc>
          <w:tcPr>
            <w:tcW w:w="2695" w:type="dxa"/>
          </w:tcPr>
          <w:p w14:paraId="3FFA2A17" w14:textId="6B039D05" w:rsidR="00CD49D0" w:rsidRDefault="00F568E7" w:rsidP="00D75FCC">
            <w:r>
              <w:t>TPC</w:t>
            </w:r>
          </w:p>
        </w:tc>
        <w:tc>
          <w:tcPr>
            <w:tcW w:w="2160" w:type="dxa"/>
          </w:tcPr>
          <w:p w14:paraId="7B2D90BD" w14:textId="43FB42A9" w:rsidR="00CD49D0" w:rsidRDefault="00743D80" w:rsidP="00D75FCC">
            <w:r>
              <w:t>0.7</w:t>
            </w:r>
            <w:r w:rsidR="00F568E7">
              <w:t>6</w:t>
            </w:r>
          </w:p>
        </w:tc>
        <w:tc>
          <w:tcPr>
            <w:tcW w:w="2250" w:type="dxa"/>
          </w:tcPr>
          <w:p w14:paraId="1E16A171" w14:textId="2C64ABAE" w:rsidR="00CD49D0" w:rsidRDefault="00024A1B" w:rsidP="00D75FCC">
            <w:r>
              <w:t>0.8</w:t>
            </w:r>
            <w:r w:rsidR="00F568E7">
              <w:t>3</w:t>
            </w:r>
          </w:p>
        </w:tc>
        <w:tc>
          <w:tcPr>
            <w:tcW w:w="2245" w:type="dxa"/>
          </w:tcPr>
          <w:p w14:paraId="653C2C6A" w14:textId="08F99266" w:rsidR="00CD49D0" w:rsidRDefault="00024A1B" w:rsidP="00D75FCC">
            <w:r>
              <w:t>0.8</w:t>
            </w:r>
            <w:r w:rsidR="00F568E7">
              <w:t>6</w:t>
            </w:r>
          </w:p>
        </w:tc>
      </w:tr>
      <w:tr w:rsidR="00CD49D0" w14:paraId="0F63E700" w14:textId="77777777" w:rsidTr="003B1D83">
        <w:tc>
          <w:tcPr>
            <w:tcW w:w="2695" w:type="dxa"/>
          </w:tcPr>
          <w:p w14:paraId="75581E10" w14:textId="26440400" w:rsidR="00CD49D0" w:rsidRDefault="00F568E7" w:rsidP="00D75FCC">
            <w:r>
              <w:t>Geary</w:t>
            </w:r>
          </w:p>
        </w:tc>
        <w:tc>
          <w:tcPr>
            <w:tcW w:w="2160" w:type="dxa"/>
          </w:tcPr>
          <w:p w14:paraId="5086341D" w14:textId="1857667E" w:rsidR="00CD49D0" w:rsidRDefault="00743D80" w:rsidP="00D75FCC">
            <w:r>
              <w:t>0.76</w:t>
            </w:r>
          </w:p>
        </w:tc>
        <w:tc>
          <w:tcPr>
            <w:tcW w:w="2250" w:type="dxa"/>
          </w:tcPr>
          <w:p w14:paraId="478A1061" w14:textId="7ED2E11C" w:rsidR="00CD49D0" w:rsidRDefault="00024A1B" w:rsidP="00D75FCC">
            <w:r>
              <w:t>0.8</w:t>
            </w:r>
            <w:r w:rsidR="00F568E7">
              <w:t>6</w:t>
            </w:r>
          </w:p>
        </w:tc>
        <w:tc>
          <w:tcPr>
            <w:tcW w:w="2245" w:type="dxa"/>
          </w:tcPr>
          <w:p w14:paraId="16A33CE5" w14:textId="1BC2CBB9" w:rsidR="00CD49D0" w:rsidRDefault="00024A1B" w:rsidP="00D75FCC">
            <w:r>
              <w:t>0.8</w:t>
            </w:r>
            <w:r w:rsidR="00F568E7">
              <w:t>4</w:t>
            </w:r>
          </w:p>
        </w:tc>
      </w:tr>
      <w:tr w:rsidR="00CD49D0" w14:paraId="7045A50B" w14:textId="77777777" w:rsidTr="003B1D83">
        <w:tc>
          <w:tcPr>
            <w:tcW w:w="2695" w:type="dxa"/>
          </w:tcPr>
          <w:p w14:paraId="06A19B42" w14:textId="16F00D9C" w:rsidR="00CD49D0" w:rsidRDefault="00F568E7" w:rsidP="00D75FCC">
            <w:r>
              <w:t>Moran</w:t>
            </w:r>
          </w:p>
        </w:tc>
        <w:tc>
          <w:tcPr>
            <w:tcW w:w="2160" w:type="dxa"/>
          </w:tcPr>
          <w:p w14:paraId="00CDE58F" w14:textId="4323FDA1" w:rsidR="00CD49D0" w:rsidRDefault="00743D80" w:rsidP="00D75FCC">
            <w:r>
              <w:t>0.7</w:t>
            </w:r>
            <w:r w:rsidR="00F568E7">
              <w:t>5</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25248775" w:rsidR="00CD49D0" w:rsidRDefault="00F568E7" w:rsidP="00D75FCC">
            <w:r>
              <w:t>DPC</w:t>
            </w:r>
          </w:p>
        </w:tc>
        <w:tc>
          <w:tcPr>
            <w:tcW w:w="2160" w:type="dxa"/>
          </w:tcPr>
          <w:p w14:paraId="47E678B8" w14:textId="44E09570" w:rsidR="00CD49D0" w:rsidRDefault="00743D80" w:rsidP="00D75FCC">
            <w:r>
              <w:t>0.75</w:t>
            </w:r>
          </w:p>
        </w:tc>
        <w:tc>
          <w:tcPr>
            <w:tcW w:w="2250" w:type="dxa"/>
          </w:tcPr>
          <w:p w14:paraId="6FB216E3" w14:textId="216A5C8E" w:rsidR="00CD49D0" w:rsidRDefault="00024A1B" w:rsidP="00D75FCC">
            <w:r>
              <w:t>0.8</w:t>
            </w:r>
            <w:r w:rsidR="00F568E7">
              <w:t>4</w:t>
            </w:r>
          </w:p>
        </w:tc>
        <w:tc>
          <w:tcPr>
            <w:tcW w:w="2245" w:type="dxa"/>
          </w:tcPr>
          <w:p w14:paraId="1E24FFD3" w14:textId="3D41AA96" w:rsidR="00CD49D0" w:rsidRDefault="00024A1B" w:rsidP="00D75FCC">
            <w:r>
              <w:t>0.8</w:t>
            </w:r>
            <w:r w:rsidR="00F568E7">
              <w:t>5</w:t>
            </w:r>
          </w:p>
        </w:tc>
      </w:tr>
      <w:tr w:rsidR="00CD49D0" w14:paraId="59C9B7B9" w14:textId="77777777" w:rsidTr="003B1D83">
        <w:tc>
          <w:tcPr>
            <w:tcW w:w="2695" w:type="dxa"/>
          </w:tcPr>
          <w:p w14:paraId="4A000C29" w14:textId="1DB05638" w:rsidR="00CD49D0" w:rsidRDefault="00F568E7" w:rsidP="00D75FCC">
            <w:r>
              <w:t>PSSM-Composition</w:t>
            </w:r>
          </w:p>
        </w:tc>
        <w:tc>
          <w:tcPr>
            <w:tcW w:w="2160" w:type="dxa"/>
          </w:tcPr>
          <w:p w14:paraId="7EDF631F" w14:textId="00DFBCFE" w:rsidR="00CD49D0" w:rsidRDefault="00743D80" w:rsidP="00D75FCC">
            <w:r>
              <w:t>0.7</w:t>
            </w:r>
            <w:r w:rsidR="00F568E7">
              <w:t>5</w:t>
            </w:r>
          </w:p>
        </w:tc>
        <w:tc>
          <w:tcPr>
            <w:tcW w:w="2250" w:type="dxa"/>
          </w:tcPr>
          <w:p w14:paraId="5AEAA17C" w14:textId="6D086994" w:rsidR="00CD49D0" w:rsidRDefault="00024A1B" w:rsidP="00D75FCC">
            <w:r>
              <w:t>0.8</w:t>
            </w:r>
            <w:r w:rsidR="00F568E7">
              <w:t>3</w:t>
            </w:r>
          </w:p>
        </w:tc>
        <w:tc>
          <w:tcPr>
            <w:tcW w:w="2245" w:type="dxa"/>
          </w:tcPr>
          <w:p w14:paraId="7641EA62" w14:textId="47014D4D" w:rsidR="00CD49D0" w:rsidRDefault="00024A1B" w:rsidP="00D75FCC">
            <w:r>
              <w:t>0.8</w:t>
            </w:r>
            <w:r w:rsidR="00F568E7">
              <w:t>7</w:t>
            </w:r>
          </w:p>
        </w:tc>
      </w:tr>
      <w:tr w:rsidR="00CD49D0" w14:paraId="28800CEF" w14:textId="77777777" w:rsidTr="003B1D83">
        <w:tc>
          <w:tcPr>
            <w:tcW w:w="2695" w:type="dxa"/>
          </w:tcPr>
          <w:p w14:paraId="2A9A1371" w14:textId="3EE30BEC" w:rsidR="00CD49D0" w:rsidRDefault="00743D80" w:rsidP="00D75FCC">
            <w:r>
              <w:t>CTD</w:t>
            </w:r>
            <w:r w:rsidR="00F568E7">
              <w:t>D</w:t>
            </w:r>
          </w:p>
        </w:tc>
        <w:tc>
          <w:tcPr>
            <w:tcW w:w="2160" w:type="dxa"/>
          </w:tcPr>
          <w:p w14:paraId="73E8AAB8" w14:textId="7B5DCC5C" w:rsidR="00CD49D0" w:rsidRDefault="00743D80" w:rsidP="00D75FCC">
            <w:r>
              <w:t>0.74</w:t>
            </w:r>
          </w:p>
        </w:tc>
        <w:tc>
          <w:tcPr>
            <w:tcW w:w="2250" w:type="dxa"/>
          </w:tcPr>
          <w:p w14:paraId="3FEA386C" w14:textId="562E9834" w:rsidR="00CD49D0" w:rsidRDefault="00C62A38" w:rsidP="00D75FCC">
            <w:r>
              <w:t>0.8</w:t>
            </w:r>
            <w:r w:rsidR="00F568E7">
              <w:t>2</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73D09116" w:rsidR="00CD49D0" w:rsidRDefault="00F568E7" w:rsidP="00D75FCC">
            <w:r>
              <w:t>CTDC</w:t>
            </w:r>
          </w:p>
        </w:tc>
        <w:tc>
          <w:tcPr>
            <w:tcW w:w="2160" w:type="dxa"/>
          </w:tcPr>
          <w:p w14:paraId="7DA682BD" w14:textId="27F19FB1" w:rsidR="00CD49D0" w:rsidRDefault="00743D80" w:rsidP="00D75FCC">
            <w:r>
              <w:t>0.7</w:t>
            </w:r>
            <w:r w:rsidR="00F568E7">
              <w:t>4</w:t>
            </w:r>
          </w:p>
        </w:tc>
        <w:tc>
          <w:tcPr>
            <w:tcW w:w="2250" w:type="dxa"/>
          </w:tcPr>
          <w:p w14:paraId="77F28238" w14:textId="7D406769" w:rsidR="00CD49D0" w:rsidRDefault="00C62A38" w:rsidP="00D75FCC">
            <w:r>
              <w:t>0.8</w:t>
            </w:r>
            <w:r w:rsidR="00F568E7">
              <w:t>1</w:t>
            </w:r>
          </w:p>
        </w:tc>
        <w:tc>
          <w:tcPr>
            <w:tcW w:w="2245" w:type="dxa"/>
          </w:tcPr>
          <w:p w14:paraId="2D7A9E66" w14:textId="11DC45D7" w:rsidR="00CD49D0" w:rsidRDefault="00C62A38" w:rsidP="00D75FCC">
            <w:r>
              <w:t>0.8</w:t>
            </w:r>
            <w:r w:rsidR="00F568E7">
              <w:t>5</w:t>
            </w:r>
          </w:p>
        </w:tc>
      </w:tr>
      <w:tr w:rsidR="00CD49D0" w14:paraId="7E970683" w14:textId="77777777" w:rsidTr="003B1D83">
        <w:tc>
          <w:tcPr>
            <w:tcW w:w="2695" w:type="dxa"/>
          </w:tcPr>
          <w:p w14:paraId="3C1270E3" w14:textId="369F4EBD" w:rsidR="00CD49D0" w:rsidRDefault="00F568E7" w:rsidP="00D75FCC">
            <w:r>
              <w:t>QSOrder</w:t>
            </w:r>
          </w:p>
        </w:tc>
        <w:tc>
          <w:tcPr>
            <w:tcW w:w="2160" w:type="dxa"/>
          </w:tcPr>
          <w:p w14:paraId="2A817DD2" w14:textId="7DBD3850" w:rsidR="00CD49D0" w:rsidRDefault="00743D80" w:rsidP="00D75FCC">
            <w:r>
              <w:t>0.73</w:t>
            </w:r>
          </w:p>
        </w:tc>
        <w:tc>
          <w:tcPr>
            <w:tcW w:w="2250" w:type="dxa"/>
          </w:tcPr>
          <w:p w14:paraId="44C4B476" w14:textId="7295EF87" w:rsidR="00CD49D0" w:rsidRDefault="00C62A38" w:rsidP="00D75FCC">
            <w:r>
              <w:t>0.8</w:t>
            </w:r>
            <w:r w:rsidR="00F568E7">
              <w:t>3</w:t>
            </w:r>
          </w:p>
        </w:tc>
        <w:tc>
          <w:tcPr>
            <w:tcW w:w="2245" w:type="dxa"/>
          </w:tcPr>
          <w:p w14:paraId="494BDE2B" w14:textId="1F0EF091" w:rsidR="00CD49D0" w:rsidRDefault="00C62A38" w:rsidP="00D75FCC">
            <w:r>
              <w:t>0.8</w:t>
            </w:r>
            <w:r w:rsidR="00F568E7">
              <w:t>6</w:t>
            </w:r>
          </w:p>
        </w:tc>
      </w:tr>
      <w:tr w:rsidR="00CD49D0" w14:paraId="7B9E6074" w14:textId="77777777" w:rsidTr="003B1D83">
        <w:tc>
          <w:tcPr>
            <w:tcW w:w="2695" w:type="dxa"/>
          </w:tcPr>
          <w:p w14:paraId="02E1C934" w14:textId="54592248" w:rsidR="00CD49D0" w:rsidRDefault="00F568E7" w:rsidP="00D75FCC">
            <w:r>
              <w:t>SOCNumber</w:t>
            </w:r>
          </w:p>
        </w:tc>
        <w:tc>
          <w:tcPr>
            <w:tcW w:w="2160" w:type="dxa"/>
          </w:tcPr>
          <w:p w14:paraId="2AF07BE0" w14:textId="2D1CC754" w:rsidR="00CD49D0" w:rsidRDefault="00743D80" w:rsidP="00D75FCC">
            <w:r>
              <w:t>0.7</w:t>
            </w:r>
            <w:r w:rsidR="00F568E7">
              <w:t>3</w:t>
            </w:r>
          </w:p>
        </w:tc>
        <w:tc>
          <w:tcPr>
            <w:tcW w:w="2250" w:type="dxa"/>
          </w:tcPr>
          <w:p w14:paraId="66CD0BC1" w14:textId="5DF405C5" w:rsidR="00CD49D0" w:rsidRDefault="00C62A38" w:rsidP="00D75FCC">
            <w:r>
              <w:t>0.8</w:t>
            </w:r>
            <w:r w:rsidR="00F568E7">
              <w:t>2</w:t>
            </w:r>
          </w:p>
        </w:tc>
        <w:tc>
          <w:tcPr>
            <w:tcW w:w="2245" w:type="dxa"/>
          </w:tcPr>
          <w:p w14:paraId="6348D19D" w14:textId="09696321" w:rsidR="00CD49D0" w:rsidRDefault="00C62A38" w:rsidP="00D75FCC">
            <w:r>
              <w:t>0.8</w:t>
            </w:r>
            <w:r w:rsidR="00F568E7">
              <w:t>1</w:t>
            </w:r>
          </w:p>
        </w:tc>
      </w:tr>
      <w:tr w:rsidR="00CD49D0" w14:paraId="0803FE96" w14:textId="77777777" w:rsidTr="003B1D83">
        <w:tc>
          <w:tcPr>
            <w:tcW w:w="2695" w:type="dxa"/>
          </w:tcPr>
          <w:p w14:paraId="05E73BFA" w14:textId="670319C5" w:rsidR="00CD49D0" w:rsidRDefault="00F568E7" w:rsidP="00D75FCC">
            <w:r>
              <w:t>Mismatch Kernel</w:t>
            </w:r>
          </w:p>
        </w:tc>
        <w:tc>
          <w:tcPr>
            <w:tcW w:w="2160" w:type="dxa"/>
          </w:tcPr>
          <w:p w14:paraId="12F4A6C9" w14:textId="1C391F58" w:rsidR="00CD49D0" w:rsidRDefault="00743D80" w:rsidP="00D75FCC">
            <w:r>
              <w:t>0.72</w:t>
            </w:r>
          </w:p>
        </w:tc>
        <w:tc>
          <w:tcPr>
            <w:tcW w:w="2250" w:type="dxa"/>
          </w:tcPr>
          <w:p w14:paraId="4EAF3301" w14:textId="5483C289" w:rsidR="00CD49D0" w:rsidRDefault="00C62A38" w:rsidP="00D75FCC">
            <w:r>
              <w:t>0.</w:t>
            </w:r>
            <w:r w:rsidR="00F568E7">
              <w:t>77</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7BAAA09D" w:rsidR="00CD49D0" w:rsidRDefault="00F568E7" w:rsidP="00D75FCC">
            <w:r>
              <w:t>PAAC</w:t>
            </w:r>
          </w:p>
        </w:tc>
        <w:tc>
          <w:tcPr>
            <w:tcW w:w="2160" w:type="dxa"/>
          </w:tcPr>
          <w:p w14:paraId="6FF0BB85" w14:textId="27FE60EF" w:rsidR="00CD49D0" w:rsidRDefault="00743D80" w:rsidP="00D75FCC">
            <w:r>
              <w:t>0.72</w:t>
            </w:r>
          </w:p>
        </w:tc>
        <w:tc>
          <w:tcPr>
            <w:tcW w:w="2250" w:type="dxa"/>
          </w:tcPr>
          <w:p w14:paraId="0156DC79" w14:textId="4AA55DDA" w:rsidR="00CD49D0" w:rsidRDefault="00C62A38" w:rsidP="00D75FCC">
            <w:r>
              <w:t>0.8</w:t>
            </w:r>
            <w:r w:rsidR="00F568E7">
              <w:t>4</w:t>
            </w:r>
          </w:p>
        </w:tc>
        <w:tc>
          <w:tcPr>
            <w:tcW w:w="2245" w:type="dxa"/>
          </w:tcPr>
          <w:p w14:paraId="7C54CADF" w14:textId="6C151A52" w:rsidR="00CD49D0" w:rsidRDefault="00C62A38" w:rsidP="00D75FCC">
            <w:r>
              <w:t>0.8</w:t>
            </w:r>
            <w:r w:rsidR="00F568E7">
              <w:t>6</w:t>
            </w:r>
          </w:p>
        </w:tc>
      </w:tr>
      <w:tr w:rsidR="00CD49D0" w14:paraId="30E73E60" w14:textId="77777777" w:rsidTr="003B1D83">
        <w:tc>
          <w:tcPr>
            <w:tcW w:w="2695" w:type="dxa"/>
          </w:tcPr>
          <w:p w14:paraId="4AA889CA" w14:textId="44AF8F16" w:rsidR="00CD49D0" w:rsidRDefault="00F568E7" w:rsidP="00D75FCC">
            <w:r>
              <w:t>APAAC</w:t>
            </w:r>
          </w:p>
        </w:tc>
        <w:tc>
          <w:tcPr>
            <w:tcW w:w="2160" w:type="dxa"/>
          </w:tcPr>
          <w:p w14:paraId="3EBAE067" w14:textId="5DA3A1EB" w:rsidR="00CD49D0" w:rsidRDefault="00743D80" w:rsidP="00D75FCC">
            <w:r>
              <w:t>0.7</w:t>
            </w:r>
            <w:r w:rsidR="00F568E7">
              <w:t>2</w:t>
            </w:r>
          </w:p>
        </w:tc>
        <w:tc>
          <w:tcPr>
            <w:tcW w:w="2250" w:type="dxa"/>
          </w:tcPr>
          <w:p w14:paraId="223F96FA" w14:textId="2E40E2E7" w:rsidR="00CD49D0" w:rsidRDefault="00C62A38" w:rsidP="00D75FCC">
            <w:r>
              <w:t>0.</w:t>
            </w:r>
            <w:r w:rsidR="00F568E7">
              <w:t>84</w:t>
            </w:r>
          </w:p>
        </w:tc>
        <w:tc>
          <w:tcPr>
            <w:tcW w:w="2245" w:type="dxa"/>
          </w:tcPr>
          <w:p w14:paraId="7C8FBA33" w14:textId="376C2949" w:rsidR="00CD49D0" w:rsidRDefault="00C62A38" w:rsidP="00D75FCC">
            <w:r>
              <w:t>0.</w:t>
            </w:r>
            <w:r w:rsidR="00F568E7">
              <w:t>86</w:t>
            </w:r>
          </w:p>
        </w:tc>
      </w:tr>
      <w:tr w:rsidR="00CD49D0" w14:paraId="7D1473F3" w14:textId="77777777" w:rsidTr="003B1D83">
        <w:tc>
          <w:tcPr>
            <w:tcW w:w="2695" w:type="dxa"/>
          </w:tcPr>
          <w:p w14:paraId="3250A87E" w14:textId="182B794F" w:rsidR="00CD49D0" w:rsidRDefault="00F568E7" w:rsidP="00D75FCC">
            <w:r>
              <w:t>CTDT</w:t>
            </w:r>
          </w:p>
        </w:tc>
        <w:tc>
          <w:tcPr>
            <w:tcW w:w="2160" w:type="dxa"/>
          </w:tcPr>
          <w:p w14:paraId="5B5CA56A" w14:textId="21AFF1DD" w:rsidR="00CD49D0" w:rsidRDefault="00743D80" w:rsidP="00D75FCC">
            <w:r>
              <w:t>0.70</w:t>
            </w:r>
          </w:p>
        </w:tc>
        <w:tc>
          <w:tcPr>
            <w:tcW w:w="2250" w:type="dxa"/>
          </w:tcPr>
          <w:p w14:paraId="0C42C3D4" w14:textId="5A009220" w:rsidR="00CD49D0" w:rsidRDefault="00C62A38" w:rsidP="00D75FCC">
            <w:r>
              <w:t>0.8</w:t>
            </w:r>
            <w:r w:rsidR="00F568E7">
              <w:t>0</w:t>
            </w:r>
          </w:p>
        </w:tc>
        <w:tc>
          <w:tcPr>
            <w:tcW w:w="2245" w:type="dxa"/>
          </w:tcPr>
          <w:p w14:paraId="785F5A34" w14:textId="6760D9B9" w:rsidR="00CD49D0" w:rsidRDefault="00C62A38" w:rsidP="00D75FCC">
            <w:r>
              <w:t>0.8</w:t>
            </w:r>
            <w:r w:rsidR="00F568E7">
              <w:t>2</w:t>
            </w:r>
          </w:p>
        </w:tc>
      </w:tr>
      <w:tr w:rsidR="00CD49D0" w14:paraId="5CB2A935" w14:textId="77777777" w:rsidTr="003B1D83">
        <w:tc>
          <w:tcPr>
            <w:tcW w:w="2695" w:type="dxa"/>
          </w:tcPr>
          <w:p w14:paraId="14B1233F" w14:textId="2A68D9D1" w:rsidR="00CD49D0" w:rsidRDefault="00F568E7" w:rsidP="00D75FCC">
            <w:r>
              <w:t>EEDP</w:t>
            </w:r>
          </w:p>
        </w:tc>
        <w:tc>
          <w:tcPr>
            <w:tcW w:w="2160" w:type="dxa"/>
          </w:tcPr>
          <w:p w14:paraId="6AA1E600" w14:textId="13305F38" w:rsidR="00CD49D0" w:rsidRDefault="00743D80" w:rsidP="00D75FCC">
            <w:r>
              <w:t>0.6</w:t>
            </w:r>
            <w:r w:rsidR="00F568E7">
              <w:t>8</w:t>
            </w:r>
          </w:p>
        </w:tc>
        <w:tc>
          <w:tcPr>
            <w:tcW w:w="2250" w:type="dxa"/>
          </w:tcPr>
          <w:p w14:paraId="60017E17" w14:textId="1572C0B0" w:rsidR="00CD49D0" w:rsidRDefault="00C62A38" w:rsidP="00D75FCC">
            <w:r>
              <w:t>0.7</w:t>
            </w:r>
            <w:r w:rsidR="00F568E7">
              <w:t>2</w:t>
            </w:r>
          </w:p>
        </w:tc>
        <w:tc>
          <w:tcPr>
            <w:tcW w:w="2245" w:type="dxa"/>
          </w:tcPr>
          <w:p w14:paraId="344F2E5E" w14:textId="6FDCB90B" w:rsidR="00CD49D0" w:rsidRDefault="00C62A38" w:rsidP="00D75FCC">
            <w:r>
              <w:t>0.</w:t>
            </w:r>
            <w:r w:rsidR="00F568E7">
              <w:t>84</w:t>
            </w:r>
          </w:p>
        </w:tc>
      </w:tr>
      <w:tr w:rsidR="00CD49D0" w14:paraId="18C8A95B" w14:textId="77777777" w:rsidTr="003B1D83">
        <w:tc>
          <w:tcPr>
            <w:tcW w:w="2695" w:type="dxa"/>
          </w:tcPr>
          <w:p w14:paraId="4D124705" w14:textId="23CE989E" w:rsidR="00CD49D0" w:rsidRDefault="00F568E7" w:rsidP="00D75FCC">
            <w:r>
              <w:t>AAC</w:t>
            </w:r>
          </w:p>
        </w:tc>
        <w:tc>
          <w:tcPr>
            <w:tcW w:w="2160" w:type="dxa"/>
          </w:tcPr>
          <w:p w14:paraId="513B72D1" w14:textId="3D5CE4F1" w:rsidR="00CD49D0" w:rsidRDefault="00743D80" w:rsidP="00D75FCC">
            <w:r>
              <w:t>0.6</w:t>
            </w:r>
            <w:r w:rsidR="00F568E7">
              <w:t>8</w:t>
            </w:r>
          </w:p>
        </w:tc>
        <w:tc>
          <w:tcPr>
            <w:tcW w:w="2250" w:type="dxa"/>
          </w:tcPr>
          <w:p w14:paraId="70B09A42" w14:textId="56C1131E" w:rsidR="00CD49D0" w:rsidRDefault="00C62A38" w:rsidP="00D75FCC">
            <w:r>
              <w:t>0.</w:t>
            </w:r>
            <w:r w:rsidR="00F568E7">
              <w:t>79</w:t>
            </w:r>
          </w:p>
        </w:tc>
        <w:tc>
          <w:tcPr>
            <w:tcW w:w="2245" w:type="dxa"/>
          </w:tcPr>
          <w:p w14:paraId="421ACA1E" w14:textId="7A2DF382" w:rsidR="00CD49D0" w:rsidRDefault="00C62A38" w:rsidP="00D75FCC">
            <w:r>
              <w:t>0.</w:t>
            </w:r>
            <w:r w:rsidR="00F568E7">
              <w:t>83</w:t>
            </w:r>
          </w:p>
        </w:tc>
      </w:tr>
      <w:tr w:rsidR="00CD49D0" w14:paraId="051CFFC3" w14:textId="77777777" w:rsidTr="003B1D83">
        <w:tc>
          <w:tcPr>
            <w:tcW w:w="2695" w:type="dxa"/>
          </w:tcPr>
          <w:p w14:paraId="6515D455" w14:textId="0F1008BF" w:rsidR="00CD49D0" w:rsidRDefault="00F568E7" w:rsidP="00D75FCC">
            <w:r>
              <w:t>MEDP</w:t>
            </w:r>
          </w:p>
        </w:tc>
        <w:tc>
          <w:tcPr>
            <w:tcW w:w="2160" w:type="dxa"/>
          </w:tcPr>
          <w:p w14:paraId="117FBDA3" w14:textId="1E0F15CC" w:rsidR="00CD49D0" w:rsidRDefault="00743D80" w:rsidP="00D75FCC">
            <w:r>
              <w:t>0.6</w:t>
            </w:r>
            <w:r w:rsidR="00F568E7">
              <w:t>8</w:t>
            </w:r>
          </w:p>
        </w:tc>
        <w:tc>
          <w:tcPr>
            <w:tcW w:w="2250" w:type="dxa"/>
          </w:tcPr>
          <w:p w14:paraId="6C9ADA3F" w14:textId="27FC7828" w:rsidR="00CD49D0" w:rsidRDefault="00C62A38" w:rsidP="00D75FCC">
            <w:r>
              <w:t>0.</w:t>
            </w:r>
            <w:r w:rsidR="00F568E7">
              <w:t>72</w:t>
            </w:r>
          </w:p>
        </w:tc>
        <w:tc>
          <w:tcPr>
            <w:tcW w:w="2245" w:type="dxa"/>
          </w:tcPr>
          <w:p w14:paraId="0BB3A065" w14:textId="72655573" w:rsidR="00CD49D0" w:rsidRDefault="00C62A38" w:rsidP="00D75FCC">
            <w:r>
              <w:t>0.</w:t>
            </w:r>
            <w:r w:rsidR="00F568E7">
              <w:t>84</w:t>
            </w:r>
          </w:p>
        </w:tc>
      </w:tr>
      <w:tr w:rsidR="00CD49D0" w14:paraId="4D4EE2D6" w14:textId="77777777" w:rsidTr="003B1D83">
        <w:tc>
          <w:tcPr>
            <w:tcW w:w="2695" w:type="dxa"/>
          </w:tcPr>
          <w:p w14:paraId="448C90BD" w14:textId="739342ED" w:rsidR="00CD49D0" w:rsidRDefault="00F568E7" w:rsidP="00D75FCC">
            <w:r>
              <w:t>PSSM-AC</w:t>
            </w:r>
          </w:p>
        </w:tc>
        <w:tc>
          <w:tcPr>
            <w:tcW w:w="2160" w:type="dxa"/>
          </w:tcPr>
          <w:p w14:paraId="5F9985A4" w14:textId="75A61564" w:rsidR="00CD49D0" w:rsidRDefault="00743D80" w:rsidP="00D75FCC">
            <w:r>
              <w:t>0.66</w:t>
            </w:r>
          </w:p>
        </w:tc>
        <w:tc>
          <w:tcPr>
            <w:tcW w:w="2250" w:type="dxa"/>
          </w:tcPr>
          <w:p w14:paraId="1FA8BC65" w14:textId="003C952A" w:rsidR="00CD49D0" w:rsidRDefault="00C62A38" w:rsidP="00D75FCC">
            <w:r>
              <w:t>0.</w:t>
            </w:r>
            <w:r w:rsidR="00F568E7">
              <w:t>75</w:t>
            </w:r>
          </w:p>
        </w:tc>
        <w:tc>
          <w:tcPr>
            <w:tcW w:w="2245" w:type="dxa"/>
          </w:tcPr>
          <w:p w14:paraId="27504409" w14:textId="3781DDE4" w:rsidR="00CD49D0" w:rsidRDefault="00C62A38" w:rsidP="00D75FCC">
            <w:r>
              <w:t>0.8</w:t>
            </w:r>
            <w:r w:rsidR="00F568E7">
              <w:t>4</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573E4201" w:rsidR="00CD49D0" w:rsidRDefault="00C62A38" w:rsidP="00D75FCC">
            <w:r>
              <w:t>0.7</w:t>
            </w:r>
            <w:r w:rsidR="00F568E7">
              <w:t>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6434F99B" w:rsidR="00CD49D0" w:rsidRDefault="00F568E7" w:rsidP="00D75FCC">
            <w:r>
              <w:t>RPSSM</w:t>
            </w:r>
          </w:p>
        </w:tc>
        <w:tc>
          <w:tcPr>
            <w:tcW w:w="2160" w:type="dxa"/>
          </w:tcPr>
          <w:p w14:paraId="5E3D4616" w14:textId="5E33A3DB" w:rsidR="00CD49D0" w:rsidRDefault="00743D80" w:rsidP="00D75FCC">
            <w:r>
              <w:t>0.66</w:t>
            </w:r>
          </w:p>
        </w:tc>
        <w:tc>
          <w:tcPr>
            <w:tcW w:w="2250" w:type="dxa"/>
          </w:tcPr>
          <w:p w14:paraId="6FB6928E" w14:textId="1ED075BC" w:rsidR="00CD49D0" w:rsidRDefault="00C62A38" w:rsidP="00D75FCC">
            <w:r>
              <w:t>0.</w:t>
            </w:r>
            <w:r w:rsidR="00F568E7">
              <w:t>66</w:t>
            </w:r>
          </w:p>
        </w:tc>
        <w:tc>
          <w:tcPr>
            <w:tcW w:w="2245" w:type="dxa"/>
          </w:tcPr>
          <w:p w14:paraId="4A214640" w14:textId="53750979" w:rsidR="00CD49D0" w:rsidRDefault="00C62A38" w:rsidP="00D75FCC">
            <w:r>
              <w:t>0.8</w:t>
            </w:r>
            <w:r w:rsidR="00F568E7">
              <w:t>5</w:t>
            </w:r>
          </w:p>
        </w:tc>
      </w:tr>
      <w:tr w:rsidR="00CD49D0" w14:paraId="2F64D018" w14:textId="77777777" w:rsidTr="003B1D83">
        <w:tc>
          <w:tcPr>
            <w:tcW w:w="2695" w:type="dxa"/>
          </w:tcPr>
          <w:p w14:paraId="44BD132F" w14:textId="17C4A402" w:rsidR="00CD49D0" w:rsidRDefault="00F568E7" w:rsidP="00D75FCC">
            <w:r>
              <w:t>Smoothed PSSM</w:t>
            </w:r>
          </w:p>
        </w:tc>
        <w:tc>
          <w:tcPr>
            <w:tcW w:w="2160" w:type="dxa"/>
          </w:tcPr>
          <w:p w14:paraId="2495CF36" w14:textId="75AF6CB7" w:rsidR="00CD49D0" w:rsidRDefault="00743D80" w:rsidP="00D75FCC">
            <w:r>
              <w:t>0.66</w:t>
            </w:r>
          </w:p>
        </w:tc>
        <w:tc>
          <w:tcPr>
            <w:tcW w:w="2250" w:type="dxa"/>
          </w:tcPr>
          <w:p w14:paraId="223B1BFE" w14:textId="47E3C0FB" w:rsidR="00CD49D0" w:rsidRDefault="00C62A38" w:rsidP="00D75FCC">
            <w:r>
              <w:t>0.</w:t>
            </w:r>
            <w:r w:rsidR="00F568E7">
              <w:t>62</w:t>
            </w:r>
          </w:p>
        </w:tc>
        <w:tc>
          <w:tcPr>
            <w:tcW w:w="2245" w:type="dxa"/>
          </w:tcPr>
          <w:p w14:paraId="50AD9CCA" w14:textId="754F8E4B" w:rsidR="00CD49D0" w:rsidRDefault="00C62A38" w:rsidP="00D75FCC">
            <w:r>
              <w:t>0.</w:t>
            </w:r>
            <w:r w:rsidR="00F568E7">
              <w:t>93</w:t>
            </w:r>
          </w:p>
        </w:tc>
      </w:tr>
      <w:tr w:rsidR="00CD49D0" w14:paraId="3E9EF1B1" w14:textId="77777777" w:rsidTr="003B1D83">
        <w:tc>
          <w:tcPr>
            <w:tcW w:w="2695" w:type="dxa"/>
          </w:tcPr>
          <w:p w14:paraId="498FF2F9" w14:textId="595ECA20" w:rsidR="00CD49D0" w:rsidRDefault="00F568E7" w:rsidP="00D75FCC">
            <w:r>
              <w:t>AATP</w:t>
            </w:r>
          </w:p>
        </w:tc>
        <w:tc>
          <w:tcPr>
            <w:tcW w:w="2160" w:type="dxa"/>
          </w:tcPr>
          <w:p w14:paraId="32691486" w14:textId="4F2106C4" w:rsidR="00CD49D0" w:rsidRDefault="00743D80" w:rsidP="00D75FCC">
            <w:r>
              <w:t>0.6</w:t>
            </w:r>
            <w:r w:rsidR="00F568E7">
              <w:t>6</w:t>
            </w:r>
          </w:p>
        </w:tc>
        <w:tc>
          <w:tcPr>
            <w:tcW w:w="2250" w:type="dxa"/>
          </w:tcPr>
          <w:p w14:paraId="044518E6" w14:textId="790F2667" w:rsidR="00CD49D0" w:rsidRDefault="00C62A38" w:rsidP="00D75FCC">
            <w:r>
              <w:t>0.</w:t>
            </w:r>
            <w:r w:rsidR="00F568E7">
              <w:t>70</w:t>
            </w:r>
          </w:p>
        </w:tc>
        <w:tc>
          <w:tcPr>
            <w:tcW w:w="2245" w:type="dxa"/>
          </w:tcPr>
          <w:p w14:paraId="69D8D637" w14:textId="5A8D3B6E" w:rsidR="00CD49D0" w:rsidRDefault="00C62A38" w:rsidP="00D75FCC">
            <w:r>
              <w:t>0.</w:t>
            </w:r>
            <w:r w:rsidR="00F568E7">
              <w:t>82</w:t>
            </w:r>
          </w:p>
        </w:tc>
      </w:tr>
      <w:tr w:rsidR="00CD49D0" w14:paraId="4509C381" w14:textId="77777777" w:rsidTr="003B1D83">
        <w:tc>
          <w:tcPr>
            <w:tcW w:w="2695" w:type="dxa"/>
          </w:tcPr>
          <w:p w14:paraId="72AAFAD9" w14:textId="6B2E7331" w:rsidR="00CD49D0" w:rsidRDefault="00F568E7" w:rsidP="00D75FCC">
            <w:r>
              <w:t>AB-PSSM</w:t>
            </w:r>
          </w:p>
        </w:tc>
        <w:tc>
          <w:tcPr>
            <w:tcW w:w="2160" w:type="dxa"/>
          </w:tcPr>
          <w:p w14:paraId="24665816" w14:textId="374B7C15" w:rsidR="00CD49D0" w:rsidRDefault="00743D80" w:rsidP="00D75FCC">
            <w:r>
              <w:t>0.65</w:t>
            </w:r>
          </w:p>
        </w:tc>
        <w:tc>
          <w:tcPr>
            <w:tcW w:w="2250" w:type="dxa"/>
          </w:tcPr>
          <w:p w14:paraId="054E0436" w14:textId="1814ACD6" w:rsidR="00CD49D0" w:rsidRDefault="00C62A38" w:rsidP="00D75FCC">
            <w:r>
              <w:t>0.</w:t>
            </w:r>
            <w:r w:rsidR="00F568E7">
              <w:t>68</w:t>
            </w:r>
          </w:p>
        </w:tc>
        <w:tc>
          <w:tcPr>
            <w:tcW w:w="2245" w:type="dxa"/>
          </w:tcPr>
          <w:p w14:paraId="1D043248" w14:textId="6EF63ECF" w:rsidR="00CD49D0" w:rsidRDefault="00C62A38" w:rsidP="00D75FCC">
            <w:r>
              <w:t>0.</w:t>
            </w:r>
            <w:r w:rsidR="00F568E7">
              <w:t>79</w:t>
            </w:r>
          </w:p>
        </w:tc>
      </w:tr>
      <w:tr w:rsidR="00CD49D0" w14:paraId="251C572E" w14:textId="77777777" w:rsidTr="003B1D83">
        <w:tc>
          <w:tcPr>
            <w:tcW w:w="2695" w:type="dxa"/>
          </w:tcPr>
          <w:p w14:paraId="229E136B" w14:textId="1D8B7302" w:rsidR="00CD49D0" w:rsidRDefault="00F568E7" w:rsidP="00D75FCC">
            <w:r>
              <w:t>GDPC</w:t>
            </w:r>
          </w:p>
        </w:tc>
        <w:tc>
          <w:tcPr>
            <w:tcW w:w="2160" w:type="dxa"/>
          </w:tcPr>
          <w:p w14:paraId="255BA466" w14:textId="397EEAF2" w:rsidR="00CD49D0" w:rsidRDefault="00743D80" w:rsidP="00D75FCC">
            <w:r>
              <w:t>0.6</w:t>
            </w:r>
            <w:r w:rsidR="00F568E7">
              <w:t>5</w:t>
            </w:r>
          </w:p>
        </w:tc>
        <w:tc>
          <w:tcPr>
            <w:tcW w:w="2250" w:type="dxa"/>
          </w:tcPr>
          <w:p w14:paraId="47BE9D31" w14:textId="1EE7B1DB" w:rsidR="00CD49D0" w:rsidRDefault="00C62A38" w:rsidP="00D75FCC">
            <w:r>
              <w:t>0.6</w:t>
            </w:r>
            <w:r w:rsidR="00F568E7">
              <w:t>1</w:t>
            </w:r>
          </w:p>
        </w:tc>
        <w:tc>
          <w:tcPr>
            <w:tcW w:w="2245" w:type="dxa"/>
          </w:tcPr>
          <w:p w14:paraId="76A14D38" w14:textId="0A5A470B" w:rsidR="00CD49D0" w:rsidRDefault="00C62A38" w:rsidP="00D75FCC">
            <w:r>
              <w:t>0.9</w:t>
            </w:r>
            <w:r w:rsidR="00F568E7">
              <w:t>2</w:t>
            </w:r>
          </w:p>
        </w:tc>
      </w:tr>
      <w:tr w:rsidR="00CD49D0" w14:paraId="31C6D74E" w14:textId="77777777" w:rsidTr="003B1D83">
        <w:tc>
          <w:tcPr>
            <w:tcW w:w="2695" w:type="dxa"/>
          </w:tcPr>
          <w:p w14:paraId="4B4940AC" w14:textId="700D0FFA" w:rsidR="00CD49D0" w:rsidRDefault="00F568E7" w:rsidP="00D75FCC">
            <w:r>
              <w:t>TPC-PSSM</w:t>
            </w:r>
          </w:p>
        </w:tc>
        <w:tc>
          <w:tcPr>
            <w:tcW w:w="2160" w:type="dxa"/>
          </w:tcPr>
          <w:p w14:paraId="5442F2D4" w14:textId="32EDC9D7" w:rsidR="00CD49D0" w:rsidRDefault="00743D80" w:rsidP="00D75FCC">
            <w:r>
              <w:t>0.6</w:t>
            </w:r>
            <w:r w:rsidR="00F568E7">
              <w:t>5</w:t>
            </w:r>
          </w:p>
        </w:tc>
        <w:tc>
          <w:tcPr>
            <w:tcW w:w="2250" w:type="dxa"/>
          </w:tcPr>
          <w:p w14:paraId="276AA1E2" w14:textId="440A9511" w:rsidR="00CD49D0" w:rsidRDefault="00C62A38" w:rsidP="00D75FCC">
            <w:r>
              <w:t>0.6</w:t>
            </w:r>
            <w:r w:rsidR="00F568E7">
              <w:t>8</w:t>
            </w:r>
          </w:p>
        </w:tc>
        <w:tc>
          <w:tcPr>
            <w:tcW w:w="2245" w:type="dxa"/>
          </w:tcPr>
          <w:p w14:paraId="40D12009" w14:textId="2FFAF80A" w:rsidR="00CD49D0" w:rsidRDefault="00C62A38" w:rsidP="00D75FCC">
            <w:r>
              <w:t>0.8</w:t>
            </w:r>
            <w:r w:rsidR="00F568E7">
              <w:t>3</w:t>
            </w:r>
          </w:p>
        </w:tc>
      </w:tr>
      <w:tr w:rsidR="00CD49D0" w14:paraId="64DC98AF" w14:textId="77777777" w:rsidTr="003B1D83">
        <w:tc>
          <w:tcPr>
            <w:tcW w:w="2695" w:type="dxa"/>
          </w:tcPr>
          <w:p w14:paraId="343EA39A" w14:textId="34A6AACD" w:rsidR="00CD49D0" w:rsidRDefault="00743D80" w:rsidP="00D75FCC">
            <w:r>
              <w:t>D</w:t>
            </w:r>
            <w:r w:rsidR="00F568E7">
              <w:t>P-PSSM</w:t>
            </w:r>
          </w:p>
        </w:tc>
        <w:tc>
          <w:tcPr>
            <w:tcW w:w="2160" w:type="dxa"/>
          </w:tcPr>
          <w:p w14:paraId="621723BC" w14:textId="03270457" w:rsidR="00CD49D0" w:rsidRDefault="00743D80" w:rsidP="00D75FCC">
            <w:r>
              <w:t>0.64</w:t>
            </w:r>
          </w:p>
        </w:tc>
        <w:tc>
          <w:tcPr>
            <w:tcW w:w="2250" w:type="dxa"/>
          </w:tcPr>
          <w:p w14:paraId="2CC2C681" w14:textId="6069712E" w:rsidR="00CD49D0" w:rsidRDefault="00C62A38" w:rsidP="00D75FCC">
            <w:r>
              <w:t>0.</w:t>
            </w:r>
            <w:r w:rsidR="00F568E7">
              <w:t>60</w:t>
            </w:r>
          </w:p>
        </w:tc>
        <w:tc>
          <w:tcPr>
            <w:tcW w:w="2245" w:type="dxa"/>
          </w:tcPr>
          <w:p w14:paraId="47460939" w14:textId="07FEE745" w:rsidR="00CD49D0" w:rsidRDefault="00C62A38" w:rsidP="00D75FCC">
            <w:r>
              <w:t>0.</w:t>
            </w:r>
            <w:r w:rsidR="00F568E7">
              <w:t>93</w:t>
            </w:r>
          </w:p>
        </w:tc>
      </w:tr>
      <w:tr w:rsidR="00CD49D0" w14:paraId="716EEDAA" w14:textId="77777777" w:rsidTr="003B1D83">
        <w:tc>
          <w:tcPr>
            <w:tcW w:w="2695" w:type="dxa"/>
          </w:tcPr>
          <w:p w14:paraId="7DDA6EA0" w14:textId="2A9DA64A" w:rsidR="00CD49D0" w:rsidRDefault="00F568E7" w:rsidP="00D75FCC">
            <w:r>
              <w:t>D-FPSSM</w:t>
            </w:r>
          </w:p>
        </w:tc>
        <w:tc>
          <w:tcPr>
            <w:tcW w:w="2160" w:type="dxa"/>
          </w:tcPr>
          <w:p w14:paraId="3FD2F666" w14:textId="2959B42D" w:rsidR="00CD49D0" w:rsidRDefault="00743D80" w:rsidP="00D75FCC">
            <w:r>
              <w:t>0.6</w:t>
            </w:r>
            <w:r w:rsidR="00F568E7">
              <w:t>4</w:t>
            </w:r>
          </w:p>
        </w:tc>
        <w:tc>
          <w:tcPr>
            <w:tcW w:w="2250" w:type="dxa"/>
          </w:tcPr>
          <w:p w14:paraId="1B436DB7" w14:textId="121E7A8E" w:rsidR="00CD49D0" w:rsidRDefault="00C62A38" w:rsidP="00D75FCC">
            <w:r>
              <w:t>0.</w:t>
            </w:r>
            <w:r w:rsidR="00F568E7">
              <w:t>71</w:t>
            </w:r>
          </w:p>
        </w:tc>
        <w:tc>
          <w:tcPr>
            <w:tcW w:w="2245" w:type="dxa"/>
          </w:tcPr>
          <w:p w14:paraId="04D4C3F9" w14:textId="2E4AE8C3" w:rsidR="00CD49D0" w:rsidRDefault="00C62A38" w:rsidP="00D75FCC">
            <w:r>
              <w:t>0.7</w:t>
            </w:r>
            <w:r w:rsidR="00F568E7">
              <w:t>5</w:t>
            </w:r>
          </w:p>
        </w:tc>
      </w:tr>
      <w:tr w:rsidR="00CD49D0" w14:paraId="7B193E9D" w14:textId="77777777" w:rsidTr="003B1D83">
        <w:tc>
          <w:tcPr>
            <w:tcW w:w="2695" w:type="dxa"/>
          </w:tcPr>
          <w:p w14:paraId="47A0742A" w14:textId="5FEF7940" w:rsidR="00CD49D0" w:rsidRDefault="00F568E7" w:rsidP="00D75FCC">
            <w:r>
              <w:t>AAC-PSSM</w:t>
            </w:r>
          </w:p>
        </w:tc>
        <w:tc>
          <w:tcPr>
            <w:tcW w:w="2160" w:type="dxa"/>
          </w:tcPr>
          <w:p w14:paraId="71954E30" w14:textId="576ACB3A" w:rsidR="00CD49D0" w:rsidRDefault="00743D80" w:rsidP="00D75FCC">
            <w:r>
              <w:t>0.6</w:t>
            </w:r>
            <w:r w:rsidR="00F568E7">
              <w:t>4</w:t>
            </w:r>
          </w:p>
        </w:tc>
        <w:tc>
          <w:tcPr>
            <w:tcW w:w="2250" w:type="dxa"/>
          </w:tcPr>
          <w:p w14:paraId="07E58CF7" w14:textId="2155A7E7" w:rsidR="00CD49D0" w:rsidRDefault="00C62A38" w:rsidP="00D75FCC">
            <w:r>
              <w:t>0.6</w:t>
            </w:r>
            <w:r w:rsidR="00F568E7">
              <w:t>3</w:t>
            </w:r>
          </w:p>
        </w:tc>
        <w:tc>
          <w:tcPr>
            <w:tcW w:w="2245" w:type="dxa"/>
          </w:tcPr>
          <w:p w14:paraId="0C5D8739" w14:textId="4D6E34C3" w:rsidR="00CD49D0" w:rsidRDefault="00C62A38" w:rsidP="00D75FCC">
            <w:r>
              <w:t>0.</w:t>
            </w:r>
            <w:r w:rsidR="00F568E7">
              <w:t>86</w:t>
            </w:r>
          </w:p>
        </w:tc>
      </w:tr>
      <w:tr w:rsidR="00CD49D0" w14:paraId="356EAFE9" w14:textId="77777777" w:rsidTr="003B1D83">
        <w:tc>
          <w:tcPr>
            <w:tcW w:w="2695" w:type="dxa"/>
          </w:tcPr>
          <w:p w14:paraId="128413FC" w14:textId="26448BCB" w:rsidR="00CD49D0" w:rsidRDefault="00F568E7" w:rsidP="00D75FCC">
            <w:r>
              <w:t>Tri-gram</w:t>
            </w:r>
          </w:p>
        </w:tc>
        <w:tc>
          <w:tcPr>
            <w:tcW w:w="2160" w:type="dxa"/>
          </w:tcPr>
          <w:p w14:paraId="6FFF6344" w14:textId="189E0EA0" w:rsidR="00CD49D0" w:rsidRDefault="00743D80" w:rsidP="00D75FCC">
            <w:r>
              <w:t>0.6</w:t>
            </w:r>
            <w:r w:rsidR="00F568E7">
              <w:t>4</w:t>
            </w:r>
          </w:p>
        </w:tc>
        <w:tc>
          <w:tcPr>
            <w:tcW w:w="2250" w:type="dxa"/>
          </w:tcPr>
          <w:p w14:paraId="339014CD" w14:textId="03DA74FD" w:rsidR="00CD49D0" w:rsidRDefault="00C62A38" w:rsidP="00D75FCC">
            <w:r>
              <w:t>0.6</w:t>
            </w:r>
            <w:r w:rsidR="00F568E7">
              <w:t>8</w:t>
            </w:r>
          </w:p>
        </w:tc>
        <w:tc>
          <w:tcPr>
            <w:tcW w:w="2245" w:type="dxa"/>
          </w:tcPr>
          <w:p w14:paraId="397AC1EF" w14:textId="03D08D79" w:rsidR="00CD49D0" w:rsidRDefault="00C62A38" w:rsidP="00D75FCC">
            <w:r>
              <w:t>0.7</w:t>
            </w:r>
            <w:r w:rsidR="00F568E7">
              <w:t>4</w:t>
            </w:r>
          </w:p>
        </w:tc>
      </w:tr>
      <w:tr w:rsidR="00CD49D0" w14:paraId="6876CC0B" w14:textId="77777777" w:rsidTr="003B1D83">
        <w:tc>
          <w:tcPr>
            <w:tcW w:w="2695" w:type="dxa"/>
          </w:tcPr>
          <w:p w14:paraId="725F5F6C" w14:textId="129904CF" w:rsidR="00CD49D0" w:rsidRDefault="00F568E7" w:rsidP="00D75FCC">
            <w:r>
              <w:t>K separated bigrams</w:t>
            </w:r>
          </w:p>
        </w:tc>
        <w:tc>
          <w:tcPr>
            <w:tcW w:w="2160" w:type="dxa"/>
          </w:tcPr>
          <w:p w14:paraId="4FDCB402" w14:textId="5EE184A2" w:rsidR="00CD49D0" w:rsidRDefault="00743D80" w:rsidP="00D75FCC">
            <w:r>
              <w:t>0.6</w:t>
            </w:r>
            <w:r w:rsidR="00F568E7">
              <w:t>3</w:t>
            </w:r>
          </w:p>
        </w:tc>
        <w:tc>
          <w:tcPr>
            <w:tcW w:w="2250" w:type="dxa"/>
          </w:tcPr>
          <w:p w14:paraId="60F2A1A4" w14:textId="574F6328" w:rsidR="00CD49D0" w:rsidRDefault="00C62A38" w:rsidP="00D75FCC">
            <w:r>
              <w:t>0.6</w:t>
            </w:r>
            <w:r w:rsidR="00F568E7">
              <w:t>7</w:t>
            </w:r>
          </w:p>
        </w:tc>
        <w:tc>
          <w:tcPr>
            <w:tcW w:w="2245" w:type="dxa"/>
          </w:tcPr>
          <w:p w14:paraId="57300684" w14:textId="05AD257D" w:rsidR="00CD49D0" w:rsidRDefault="00C62A38" w:rsidP="00D75FCC">
            <w:r>
              <w:t>0.</w:t>
            </w:r>
            <w:r w:rsidR="00F568E7">
              <w:t>76</w:t>
            </w:r>
          </w:p>
        </w:tc>
      </w:tr>
      <w:tr w:rsidR="00CD49D0" w14:paraId="76F4569D" w14:textId="77777777" w:rsidTr="003B1D83">
        <w:tc>
          <w:tcPr>
            <w:tcW w:w="2695" w:type="dxa"/>
          </w:tcPr>
          <w:p w14:paraId="307EB6E3" w14:textId="0826D473" w:rsidR="00CD49D0" w:rsidRDefault="00F568E7" w:rsidP="00D75FCC">
            <w:r>
              <w:t>DPC-PSSM</w:t>
            </w:r>
          </w:p>
        </w:tc>
        <w:tc>
          <w:tcPr>
            <w:tcW w:w="2160" w:type="dxa"/>
          </w:tcPr>
          <w:p w14:paraId="083AE3BB" w14:textId="77A30809" w:rsidR="00CD49D0" w:rsidRDefault="00743D80" w:rsidP="00D75FCC">
            <w:r>
              <w:t>0.6</w:t>
            </w:r>
            <w:r w:rsidR="00F568E7">
              <w:t>3</w:t>
            </w:r>
          </w:p>
        </w:tc>
        <w:tc>
          <w:tcPr>
            <w:tcW w:w="2250" w:type="dxa"/>
          </w:tcPr>
          <w:p w14:paraId="563F386D" w14:textId="45692A6C" w:rsidR="00CD49D0" w:rsidRDefault="00C62A38" w:rsidP="00D75FCC">
            <w:r>
              <w:t>0.6</w:t>
            </w:r>
            <w:r w:rsidR="00F568E7">
              <w:t>2</w:t>
            </w:r>
          </w:p>
        </w:tc>
        <w:tc>
          <w:tcPr>
            <w:tcW w:w="2245" w:type="dxa"/>
          </w:tcPr>
          <w:p w14:paraId="52648FFA" w14:textId="7650B227" w:rsidR="00CD49D0" w:rsidRDefault="00C62A38" w:rsidP="00D75FCC">
            <w:r>
              <w:t>0.</w:t>
            </w:r>
            <w:r w:rsidR="00F568E7">
              <w:t>89</w:t>
            </w:r>
          </w:p>
        </w:tc>
      </w:tr>
      <w:tr w:rsidR="00CD49D0" w14:paraId="55692411" w14:textId="77777777" w:rsidTr="003B1D83">
        <w:tc>
          <w:tcPr>
            <w:tcW w:w="2695" w:type="dxa"/>
          </w:tcPr>
          <w:p w14:paraId="16ABBB5A" w14:textId="438E8092" w:rsidR="00CD49D0" w:rsidRDefault="00F568E7" w:rsidP="00D75FCC">
            <w:r>
              <w:t>AADP-PSSM</w:t>
            </w:r>
          </w:p>
        </w:tc>
        <w:tc>
          <w:tcPr>
            <w:tcW w:w="2160" w:type="dxa"/>
          </w:tcPr>
          <w:p w14:paraId="553F17FA" w14:textId="54F5EACF" w:rsidR="00CD49D0" w:rsidRDefault="00743D80" w:rsidP="00D75FCC">
            <w:r>
              <w:t>0.6</w:t>
            </w:r>
            <w:r w:rsidR="00F568E7">
              <w:t>3</w:t>
            </w:r>
          </w:p>
        </w:tc>
        <w:tc>
          <w:tcPr>
            <w:tcW w:w="2250" w:type="dxa"/>
          </w:tcPr>
          <w:p w14:paraId="7087B912" w14:textId="30C4B37D" w:rsidR="00CD49D0" w:rsidRDefault="00C62A38" w:rsidP="00D75FCC">
            <w:r>
              <w:t>0.</w:t>
            </w:r>
            <w:r w:rsidR="00F568E7">
              <w:t>62</w:t>
            </w:r>
          </w:p>
        </w:tc>
        <w:tc>
          <w:tcPr>
            <w:tcW w:w="2245" w:type="dxa"/>
          </w:tcPr>
          <w:p w14:paraId="21D3CCEB" w14:textId="5BDB21B6" w:rsidR="00CD49D0" w:rsidRDefault="00C62A38" w:rsidP="00D75FCC">
            <w:r>
              <w:t>0.</w:t>
            </w:r>
            <w:r w:rsidR="00F568E7">
              <w:t>89</w:t>
            </w:r>
          </w:p>
        </w:tc>
      </w:tr>
      <w:tr w:rsidR="00CD49D0" w14:paraId="1CE6956A" w14:textId="77777777" w:rsidTr="003B1D83">
        <w:tc>
          <w:tcPr>
            <w:tcW w:w="2695" w:type="dxa"/>
          </w:tcPr>
          <w:p w14:paraId="3D999211" w14:textId="676FE8EE" w:rsidR="00CD49D0" w:rsidRDefault="00F568E7" w:rsidP="00D75FCC">
            <w:r>
              <w:t>EDP</w:t>
            </w:r>
          </w:p>
        </w:tc>
        <w:tc>
          <w:tcPr>
            <w:tcW w:w="2160" w:type="dxa"/>
          </w:tcPr>
          <w:p w14:paraId="4785739C" w14:textId="56D22416" w:rsidR="00CD49D0" w:rsidRDefault="00743D80" w:rsidP="00D75FCC">
            <w:r>
              <w:t>0.6</w:t>
            </w:r>
            <w:r w:rsidR="00F568E7">
              <w:t>2</w:t>
            </w:r>
          </w:p>
        </w:tc>
        <w:tc>
          <w:tcPr>
            <w:tcW w:w="2250" w:type="dxa"/>
          </w:tcPr>
          <w:p w14:paraId="65B114EA" w14:textId="34032368" w:rsidR="00CD49D0" w:rsidRDefault="00C62A38" w:rsidP="00D75FCC">
            <w:r>
              <w:t>0.5</w:t>
            </w:r>
            <w:r w:rsidR="00F568E7">
              <w:t>9</w:t>
            </w:r>
          </w:p>
        </w:tc>
        <w:tc>
          <w:tcPr>
            <w:tcW w:w="2245" w:type="dxa"/>
          </w:tcPr>
          <w:p w14:paraId="557C4EC4" w14:textId="202259E3" w:rsidR="00CD49D0" w:rsidRDefault="00C62A38" w:rsidP="00D75FCC">
            <w:r>
              <w:t>0.9</w:t>
            </w:r>
            <w:r w:rsidR="00F568E7">
              <w:t>1</w:t>
            </w:r>
          </w:p>
        </w:tc>
      </w:tr>
      <w:tr w:rsidR="00CD49D0" w14:paraId="7E48AD3B" w14:textId="77777777" w:rsidTr="003B1D83">
        <w:tc>
          <w:tcPr>
            <w:tcW w:w="2695" w:type="dxa"/>
          </w:tcPr>
          <w:p w14:paraId="54FEBFAD" w14:textId="01BBCC0E" w:rsidR="00CD49D0" w:rsidRDefault="00F568E7" w:rsidP="00D75FCC">
            <w:r>
              <w:t>PSE</w:t>
            </w:r>
            <w:r w:rsidR="00743D80">
              <w:t>-PSSM</w:t>
            </w:r>
          </w:p>
        </w:tc>
        <w:tc>
          <w:tcPr>
            <w:tcW w:w="2160" w:type="dxa"/>
          </w:tcPr>
          <w:p w14:paraId="4C0C2437" w14:textId="040010B0" w:rsidR="00CD49D0" w:rsidRDefault="00743D80" w:rsidP="00D75FCC">
            <w:r>
              <w:t>0.6</w:t>
            </w:r>
            <w:r w:rsidR="00F568E7">
              <w:t>1</w:t>
            </w:r>
          </w:p>
        </w:tc>
        <w:tc>
          <w:tcPr>
            <w:tcW w:w="2250" w:type="dxa"/>
          </w:tcPr>
          <w:p w14:paraId="08D6400E" w14:textId="439C56CF" w:rsidR="00CD49D0" w:rsidRDefault="00C62A38" w:rsidP="00D75FCC">
            <w:r>
              <w:t>0.</w:t>
            </w:r>
            <w:r w:rsidR="00F568E7">
              <w:t>59</w:t>
            </w:r>
          </w:p>
        </w:tc>
        <w:tc>
          <w:tcPr>
            <w:tcW w:w="2245" w:type="dxa"/>
          </w:tcPr>
          <w:p w14:paraId="1E64060C" w14:textId="79F20DFA" w:rsidR="00CD49D0" w:rsidRDefault="00C62A38" w:rsidP="00D75FCC">
            <w:r>
              <w:t>0.</w:t>
            </w:r>
            <w:r w:rsidR="00F568E7">
              <w:t>85</w:t>
            </w:r>
          </w:p>
        </w:tc>
      </w:tr>
      <w:tr w:rsidR="00CD49D0" w14:paraId="67289546" w14:textId="77777777" w:rsidTr="003B1D83">
        <w:tc>
          <w:tcPr>
            <w:tcW w:w="2695" w:type="dxa"/>
          </w:tcPr>
          <w:p w14:paraId="452ABD73" w14:textId="4D881528" w:rsidR="00CD49D0" w:rsidRDefault="00F568E7" w:rsidP="00D75FCC">
            <w:r>
              <w:t>GAAC</w:t>
            </w:r>
          </w:p>
        </w:tc>
        <w:tc>
          <w:tcPr>
            <w:tcW w:w="2160" w:type="dxa"/>
          </w:tcPr>
          <w:p w14:paraId="13B2B8ED" w14:textId="668F9912" w:rsidR="00CD49D0" w:rsidRDefault="00743D80" w:rsidP="00D75FCC">
            <w:r>
              <w:t>0.6</w:t>
            </w:r>
            <w:r w:rsidR="00F568E7">
              <w:t>1</w:t>
            </w:r>
          </w:p>
        </w:tc>
        <w:tc>
          <w:tcPr>
            <w:tcW w:w="2250" w:type="dxa"/>
          </w:tcPr>
          <w:p w14:paraId="4A6D0EE6" w14:textId="1BF6020D" w:rsidR="00CD49D0" w:rsidRDefault="00C62A38" w:rsidP="00D75FCC">
            <w:r>
              <w:t>0.</w:t>
            </w:r>
            <w:r w:rsidR="00F568E7">
              <w:t>58</w:t>
            </w:r>
          </w:p>
        </w:tc>
        <w:tc>
          <w:tcPr>
            <w:tcW w:w="2245" w:type="dxa"/>
          </w:tcPr>
          <w:p w14:paraId="54E16D3D" w14:textId="0700D84E" w:rsidR="00CD49D0" w:rsidRDefault="00C62A38" w:rsidP="00D75FCC">
            <w:r>
              <w:t>0.</w:t>
            </w:r>
            <w:r w:rsidR="00F568E7">
              <w:t>92</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ED8623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w:t>
      </w:r>
      <w:r w:rsidR="005E7E98">
        <w:lastRenderedPageBreak/>
        <w:t xml:space="preserve">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w:t>
      </w:r>
      <w:r w:rsidR="006D1A09">
        <w:t>was beaten by</w:t>
      </w:r>
      <w:r w:rsidR="002A22A2">
        <w:t xml:space="preserve"> the </w:t>
      </w:r>
      <w:r w:rsidR="006D1A09">
        <w:t xml:space="preserve">other </w:t>
      </w:r>
      <w:r w:rsidR="002A22A2">
        <w:t xml:space="preserve">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7"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7"/>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7A4CC7E1" w:rsidR="002A22A2" w:rsidRDefault="002A22A2" w:rsidP="008510CD">
            <w:r>
              <w:t>0.8</w:t>
            </w:r>
            <w:r w:rsidR="006D1A09">
              <w:t>1</w:t>
            </w:r>
          </w:p>
        </w:tc>
        <w:tc>
          <w:tcPr>
            <w:tcW w:w="2160" w:type="dxa"/>
          </w:tcPr>
          <w:p w14:paraId="4733DD8A" w14:textId="49F0A234" w:rsidR="002A22A2" w:rsidRDefault="002A22A2" w:rsidP="008510CD">
            <w:r>
              <w:t>0.8</w:t>
            </w:r>
            <w:r w:rsidR="006D1A09">
              <w:t>4</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17C8F1D6" w:rsidR="002A22A2" w:rsidRDefault="002A22A2" w:rsidP="008510CD">
            <w:r>
              <w:t>0.8</w:t>
            </w:r>
            <w:r w:rsidR="006D1A09">
              <w:t>1</w:t>
            </w:r>
          </w:p>
        </w:tc>
        <w:tc>
          <w:tcPr>
            <w:tcW w:w="2160" w:type="dxa"/>
          </w:tcPr>
          <w:p w14:paraId="0D10AF72" w14:textId="76CA2EAF" w:rsidR="002A22A2" w:rsidRDefault="002A22A2" w:rsidP="008510CD">
            <w:r>
              <w:t>0.8</w:t>
            </w:r>
            <w:r w:rsidR="006D1A09">
              <w:t>4</w:t>
            </w:r>
          </w:p>
        </w:tc>
        <w:tc>
          <w:tcPr>
            <w:tcW w:w="2155" w:type="dxa"/>
          </w:tcPr>
          <w:p w14:paraId="54276A33" w14:textId="233E91F1" w:rsidR="002A22A2" w:rsidRDefault="002A22A2" w:rsidP="008510CD">
            <w:r>
              <w:t>0.9</w:t>
            </w:r>
            <w:r w:rsidR="006D1A09">
              <w:t>4</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425BA3DE"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w:t>
      </w:r>
      <w:r w:rsidR="00DC7A6D">
        <w:t>8</w:t>
      </w:r>
      <w:r>
        <w:t>9 and mean recall score (on medium chained TEs) of 0.9</w:t>
      </w:r>
      <w:r w:rsidR="003F762C">
        <w:t>1</w:t>
      </w:r>
      <w:r>
        <w:t xml:space="preserve">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w:t>
      </w:r>
      <w:r w:rsidR="00DC7A6D">
        <w:t>KSCTriad</w:t>
      </w:r>
      <w:r>
        <w:t xml:space="preserve"> feature extraction technique using the SVM learning algorithm achieved a mean accuracy of 0.</w:t>
      </w:r>
      <w:r w:rsidR="00DC7A6D">
        <w:t>79</w:t>
      </w:r>
      <w:r>
        <w:t xml:space="preserve">, mean precision </w:t>
      </w:r>
      <w:r w:rsidR="00105045">
        <w:t xml:space="preserve">(on medium chained TEs) </w:t>
      </w:r>
      <w:r>
        <w:t xml:space="preserve">of 0.89 and mean recall </w:t>
      </w:r>
      <w:r w:rsidR="00105045">
        <w:t xml:space="preserve">(on medium chained TEs) </w:t>
      </w:r>
      <w:r>
        <w:t>of 0.</w:t>
      </w:r>
      <w:r w:rsidR="00DC7A6D">
        <w:t>89</w:t>
      </w:r>
      <w:r w:rsidR="00105045">
        <w:t xml:space="preserve"> on the same validation datasets. </w:t>
      </w:r>
      <w:r w:rsidR="00770C03">
        <w:t xml:space="preserve">The ensemble model also showed an increased robustness to training set significantly improving the worst case accuracy score achieved over </w:t>
      </w:r>
      <w:r w:rsidR="00DD3FAE">
        <w:t xml:space="preserve">the </w:t>
      </w:r>
      <w:r w:rsidR="00770C03">
        <w:t>10,000 varying validation datasets from 0.48 (highest worst case accuracy obtained by any base model) to 0.5</w:t>
      </w:r>
      <w:r w:rsidR="00DC7A6D">
        <w:t>9</w:t>
      </w:r>
      <w:r w:rsidR="00770C03">
        <w:t>. Moreover, the standard deviation of the distribution of mean prediction accuracy also decreased from 0.0</w:t>
      </w:r>
      <w:r w:rsidR="00DC7A6D">
        <w:t>7</w:t>
      </w:r>
      <w:r w:rsidR="00770C03">
        <w:t xml:space="preserve"> (least mean accuracy score variance achieved by any base model) to 0.06. Similar improvements were noticed for the two other metrics, precision and recall score on medium chain TEs as well. </w:t>
      </w:r>
      <w:r w:rsidR="00666117">
        <w:t>The mean precision score</w:t>
      </w:r>
      <w:r w:rsidR="006D4711">
        <w:t>s</w:t>
      </w:r>
      <w:r w:rsidR="00666117">
        <w:t xml:space="preserve"> of the ensemble for the long chain TEs and TEs of mixed specificity w</w:t>
      </w:r>
      <w:r w:rsidR="006D4711">
        <w:t>ere</w:t>
      </w:r>
      <w:r w:rsidR="00666117">
        <w:t xml:space="preserve"> 0.79 and 0.</w:t>
      </w:r>
      <w:r w:rsidR="00031F5A">
        <w:t>70</w:t>
      </w:r>
      <w:r w:rsidR="00666117">
        <w:t xml:space="preserve"> respectively. The mean recall score</w:t>
      </w:r>
      <w:r w:rsidR="006D4711">
        <w:t>s</w:t>
      </w:r>
      <w:r w:rsidR="00666117">
        <w:t xml:space="preserve"> of the ensemble for the long chain and mixed specificity TE w</w:t>
      </w:r>
      <w:r w:rsidR="006D4711">
        <w:t>ere</w:t>
      </w:r>
      <w:r w:rsidR="00666117">
        <w:t xml:space="preserve"> 0.93 and 0.3</w:t>
      </w:r>
      <w:r w:rsidR="00031F5A">
        <w:t>7</w:t>
      </w:r>
      <w:r w:rsidR="00666117">
        <w:t xml:space="preserve"> respectively. Among the three categories of TEs, the mixed specificity class is the worst predicted with much lower precision and recall scores compared to the medium chain and long chain categories, which can be attributed to the fact that the mixed specificity category of TEs represent only 17% of all the characterized TEs</w:t>
      </w:r>
      <w:r w:rsidR="00120ED9">
        <w:t xml:space="preserve"> in our dataset</w:t>
      </w:r>
      <w:r w:rsidR="00666117">
        <w:t xml:space="preserve">. </w:t>
      </w:r>
      <w:r w:rsidR="00B0548F">
        <w:t>A comparison of the mean</w:t>
      </w:r>
      <w:r w:rsidR="00040D4B">
        <w:t>, minimum</w:t>
      </w:r>
      <w:r w:rsidR="00B0548F">
        <w:t xml:space="preserve"> and standard deviation scores </w:t>
      </w:r>
      <w:r w:rsidR="00310AFE">
        <w:t>of</w:t>
      </w:r>
      <w:r w:rsidR="00B0548F">
        <w:t xml:space="preserve"> the</w:t>
      </w:r>
      <w:r w:rsidR="00DA663E">
        <w:t xml:space="preserve"> </w:t>
      </w:r>
      <w:r w:rsidR="00B0548F">
        <w:t>three classification metrics under consideration</w:t>
      </w:r>
      <w:r w:rsidR="00666117">
        <w:t xml:space="preserve"> (mean accuracy, precision and recall score on medium </w:t>
      </w:r>
      <w:r w:rsidR="00666117">
        <w:lastRenderedPageBreak/>
        <w:t>chain TEs)</w:t>
      </w:r>
      <w:r w:rsidR="00B0548F">
        <w:t xml:space="preserve">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0199CD14">
            <wp:extent cx="5952744" cy="198424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A674458" w:rsidR="002E4FC9" w:rsidRDefault="006179F6" w:rsidP="00F4715D">
      <w:pPr>
        <w:pStyle w:val="Caption"/>
      </w:pPr>
      <w:bookmarkStart w:id="28"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8"/>
      <w:r>
        <w:t xml:space="preserve">: Precision (on medium chained TEs) and accuracy score distribution of the ensemble model. The mean, median and worst precision score </w:t>
      </w:r>
      <w:r w:rsidR="00CC5B1F">
        <w:t>is</w:t>
      </w:r>
      <w:r>
        <w:t xml:space="preserve"> 0.</w:t>
      </w:r>
      <w:r w:rsidR="003E71F7">
        <w:t>8</w:t>
      </w:r>
      <w:r>
        <w:t>9, 0.9</w:t>
      </w:r>
      <w:r w:rsidR="003E71F7">
        <w:t>1</w:t>
      </w:r>
      <w:r>
        <w:t xml:space="preserve"> and 0.</w:t>
      </w:r>
      <w:r w:rsidR="003E71F7">
        <w:t>44</w:t>
      </w:r>
      <w:r>
        <w:t xml:space="preserve"> respectively. The mean, median and worst accuracy score is 0.83, 0.83 and 0.5</w:t>
      </w:r>
      <w:r w:rsidR="003E71F7">
        <w:t>9</w:t>
      </w:r>
      <w:r>
        <w:t xml:space="preserve">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9"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9"/>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706" w:type="dxa"/>
        <w:tblInd w:w="-275" w:type="dxa"/>
        <w:tblLayout w:type="fixed"/>
        <w:tblLook w:val="04A0" w:firstRow="1" w:lastRow="0" w:firstColumn="1" w:lastColumn="0" w:noHBand="0" w:noVBand="1"/>
      </w:tblPr>
      <w:tblGrid>
        <w:gridCol w:w="1350"/>
        <w:gridCol w:w="1170"/>
        <w:gridCol w:w="1178"/>
        <w:gridCol w:w="1110"/>
        <w:gridCol w:w="830"/>
        <w:gridCol w:w="830"/>
        <w:gridCol w:w="830"/>
        <w:gridCol w:w="1136"/>
        <w:gridCol w:w="1136"/>
        <w:gridCol w:w="1136"/>
      </w:tblGrid>
      <w:tr w:rsidR="00E138BD" w14:paraId="7D814244" w14:textId="7DD4D1D9" w:rsidTr="009643BE">
        <w:tc>
          <w:tcPr>
            <w:tcW w:w="135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9643BE">
        <w:tc>
          <w:tcPr>
            <w:tcW w:w="1350" w:type="dxa"/>
          </w:tcPr>
          <w:p w14:paraId="62D81553" w14:textId="6383503E" w:rsidR="00E138BD" w:rsidRDefault="00E138BD" w:rsidP="003E0F2B">
            <w:r>
              <w:t>Ensemble</w:t>
            </w:r>
          </w:p>
        </w:tc>
        <w:tc>
          <w:tcPr>
            <w:tcW w:w="1170" w:type="dxa"/>
          </w:tcPr>
          <w:p w14:paraId="16B6FD47" w14:textId="20D71687" w:rsidR="00E138BD" w:rsidRDefault="00B32948" w:rsidP="003E0F2B">
            <w:r>
              <w:t>0.</w:t>
            </w:r>
            <w:r w:rsidR="009643BE">
              <w:t>89</w:t>
            </w:r>
          </w:p>
        </w:tc>
        <w:tc>
          <w:tcPr>
            <w:tcW w:w="1178" w:type="dxa"/>
          </w:tcPr>
          <w:p w14:paraId="051F4465" w14:textId="7FE95159" w:rsidR="00E138BD" w:rsidRDefault="00B32948" w:rsidP="003E0F2B">
            <w:r>
              <w:t>0.</w:t>
            </w:r>
            <w:r w:rsidR="009643BE">
              <w:t>44</w:t>
            </w:r>
          </w:p>
        </w:tc>
        <w:tc>
          <w:tcPr>
            <w:tcW w:w="1110" w:type="dxa"/>
          </w:tcPr>
          <w:p w14:paraId="1B8F81A1" w14:textId="773E1580" w:rsidR="00E138BD" w:rsidRDefault="00B32948" w:rsidP="003E0F2B">
            <w:r>
              <w:t>0.0</w:t>
            </w:r>
            <w:r w:rsidR="009643BE">
              <w:t>9</w:t>
            </w:r>
          </w:p>
        </w:tc>
        <w:tc>
          <w:tcPr>
            <w:tcW w:w="830" w:type="dxa"/>
          </w:tcPr>
          <w:p w14:paraId="6B6CB409" w14:textId="5C4DE52D" w:rsidR="00E138BD" w:rsidRDefault="008A575C" w:rsidP="003E0F2B">
            <w:r>
              <w:t>0.9</w:t>
            </w:r>
            <w:r w:rsidR="009643BE">
              <w:t>1</w:t>
            </w:r>
          </w:p>
        </w:tc>
        <w:tc>
          <w:tcPr>
            <w:tcW w:w="830" w:type="dxa"/>
          </w:tcPr>
          <w:p w14:paraId="4443A01A" w14:textId="2F63AEF7" w:rsidR="00E138BD" w:rsidRDefault="0028247A" w:rsidP="003E0F2B">
            <w:r>
              <w:t>0.5</w:t>
            </w:r>
            <w:r w:rsidR="009643BE">
              <w:t>6</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7FF30ECA" w:rsidR="00E138BD" w:rsidRDefault="007947D7" w:rsidP="003E0F2B">
            <w:r>
              <w:t>0.5</w:t>
            </w:r>
            <w:r w:rsidR="009643BE">
              <w:t>9</w:t>
            </w:r>
          </w:p>
        </w:tc>
        <w:tc>
          <w:tcPr>
            <w:tcW w:w="1136" w:type="dxa"/>
          </w:tcPr>
          <w:p w14:paraId="051A3783" w14:textId="62F48604" w:rsidR="00E138BD" w:rsidRDefault="007947D7" w:rsidP="003E0F2B">
            <w:r>
              <w:t>0.06</w:t>
            </w:r>
          </w:p>
        </w:tc>
      </w:tr>
      <w:tr w:rsidR="00E138BD" w14:paraId="24091337" w14:textId="59D05C81" w:rsidTr="009643BE">
        <w:tc>
          <w:tcPr>
            <w:tcW w:w="1350" w:type="dxa"/>
          </w:tcPr>
          <w:p w14:paraId="570C71D9" w14:textId="1FF67BBC" w:rsidR="00E138BD" w:rsidRDefault="009643BE" w:rsidP="003E0F2B">
            <w:r>
              <w:t>KSCTriad</w:t>
            </w:r>
          </w:p>
        </w:tc>
        <w:tc>
          <w:tcPr>
            <w:tcW w:w="1170" w:type="dxa"/>
          </w:tcPr>
          <w:p w14:paraId="13787FD4" w14:textId="06C88FAE" w:rsidR="00E138BD" w:rsidRDefault="00B32948" w:rsidP="003E0F2B">
            <w:r>
              <w:t>0.89</w:t>
            </w:r>
          </w:p>
        </w:tc>
        <w:tc>
          <w:tcPr>
            <w:tcW w:w="1178" w:type="dxa"/>
          </w:tcPr>
          <w:p w14:paraId="10CCB45F" w14:textId="613C0828" w:rsidR="00E138BD" w:rsidRDefault="00B32948" w:rsidP="003E0F2B">
            <w:r>
              <w:t>0.</w:t>
            </w:r>
            <w:r w:rsidR="009643BE">
              <w:t>42</w:t>
            </w:r>
          </w:p>
        </w:tc>
        <w:tc>
          <w:tcPr>
            <w:tcW w:w="1110" w:type="dxa"/>
          </w:tcPr>
          <w:p w14:paraId="18305783" w14:textId="62FBE0EB" w:rsidR="00E138BD" w:rsidRDefault="00B32948" w:rsidP="003E0F2B">
            <w:r>
              <w:t>0.0</w:t>
            </w:r>
            <w:r w:rsidR="009643BE">
              <w:t>9</w:t>
            </w:r>
          </w:p>
        </w:tc>
        <w:tc>
          <w:tcPr>
            <w:tcW w:w="830" w:type="dxa"/>
          </w:tcPr>
          <w:p w14:paraId="1199FC82" w14:textId="1762E7C0" w:rsidR="00E138BD" w:rsidRDefault="008A575C" w:rsidP="003E0F2B">
            <w:r>
              <w:t>0.</w:t>
            </w:r>
            <w:r w:rsidR="009643BE">
              <w:t>89</w:t>
            </w:r>
          </w:p>
        </w:tc>
        <w:tc>
          <w:tcPr>
            <w:tcW w:w="830" w:type="dxa"/>
          </w:tcPr>
          <w:p w14:paraId="5B78B861" w14:textId="5C0956F9" w:rsidR="00E138BD" w:rsidRDefault="0028247A" w:rsidP="003E0F2B">
            <w:r>
              <w:t>0.</w:t>
            </w:r>
            <w:r w:rsidR="009643BE">
              <w:t>47</w:t>
            </w:r>
          </w:p>
        </w:tc>
        <w:tc>
          <w:tcPr>
            <w:tcW w:w="830" w:type="dxa"/>
          </w:tcPr>
          <w:p w14:paraId="41464112" w14:textId="0010728C" w:rsidR="00E138BD" w:rsidRDefault="0028247A" w:rsidP="003E0F2B">
            <w:r>
              <w:t>0.0</w:t>
            </w:r>
            <w:r w:rsidR="009643BE">
              <w:t>9</w:t>
            </w:r>
          </w:p>
        </w:tc>
        <w:tc>
          <w:tcPr>
            <w:tcW w:w="1136" w:type="dxa"/>
          </w:tcPr>
          <w:p w14:paraId="3F3B3597" w14:textId="44B6DDC1" w:rsidR="00E138BD" w:rsidRDefault="007947D7" w:rsidP="003E0F2B">
            <w:r>
              <w:t>0.</w:t>
            </w:r>
            <w:r w:rsidR="009643BE">
              <w:t>79</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9643BE">
        <w:tc>
          <w:tcPr>
            <w:tcW w:w="1350" w:type="dxa"/>
          </w:tcPr>
          <w:p w14:paraId="0B32E38D" w14:textId="1593E838" w:rsidR="00E138BD" w:rsidRDefault="00E138BD" w:rsidP="003E0F2B">
            <w:r>
              <w:t>C</w:t>
            </w:r>
            <w:r w:rsidR="009643BE">
              <w:t>KSAAP</w:t>
            </w:r>
          </w:p>
        </w:tc>
        <w:tc>
          <w:tcPr>
            <w:tcW w:w="1170" w:type="dxa"/>
          </w:tcPr>
          <w:p w14:paraId="3A503F09" w14:textId="7BCE6009" w:rsidR="00E138BD" w:rsidRDefault="00B32948" w:rsidP="003E0F2B">
            <w:r>
              <w:t>0.89</w:t>
            </w:r>
          </w:p>
        </w:tc>
        <w:tc>
          <w:tcPr>
            <w:tcW w:w="1178" w:type="dxa"/>
          </w:tcPr>
          <w:p w14:paraId="338F198E" w14:textId="422C100D" w:rsidR="00E138BD" w:rsidRDefault="00B32948" w:rsidP="003E0F2B">
            <w:r>
              <w:t>0.4</w:t>
            </w:r>
            <w:r w:rsidR="009643BE">
              <w:t>3</w:t>
            </w:r>
          </w:p>
        </w:tc>
        <w:tc>
          <w:tcPr>
            <w:tcW w:w="1110" w:type="dxa"/>
          </w:tcPr>
          <w:p w14:paraId="13D43BE6" w14:textId="10F4375E" w:rsidR="00E138BD" w:rsidRDefault="00B32948" w:rsidP="003E0F2B">
            <w:r>
              <w:t>0.09</w:t>
            </w:r>
          </w:p>
        </w:tc>
        <w:tc>
          <w:tcPr>
            <w:tcW w:w="830" w:type="dxa"/>
          </w:tcPr>
          <w:p w14:paraId="500A9BD4" w14:textId="64B0D23D" w:rsidR="00E138BD" w:rsidRDefault="0028247A" w:rsidP="003E0F2B">
            <w:r>
              <w:t>0.8</w:t>
            </w:r>
            <w:r w:rsidR="009643BE">
              <w:t>7</w:t>
            </w:r>
          </w:p>
        </w:tc>
        <w:tc>
          <w:tcPr>
            <w:tcW w:w="830" w:type="dxa"/>
          </w:tcPr>
          <w:p w14:paraId="4208F379" w14:textId="6AE5B91A" w:rsidR="00E138BD" w:rsidRDefault="0028247A" w:rsidP="003E0F2B">
            <w:r>
              <w:t>0.</w:t>
            </w:r>
            <w:r w:rsidR="009643BE">
              <w:t>38</w:t>
            </w:r>
          </w:p>
        </w:tc>
        <w:tc>
          <w:tcPr>
            <w:tcW w:w="830" w:type="dxa"/>
          </w:tcPr>
          <w:p w14:paraId="6C715287" w14:textId="3A0A7CBC" w:rsidR="00E138BD" w:rsidRDefault="0028247A" w:rsidP="003E0F2B">
            <w:r>
              <w:t>0.</w:t>
            </w:r>
            <w:r w:rsidR="009643BE">
              <w:t>10</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9643BE">
        <w:tc>
          <w:tcPr>
            <w:tcW w:w="1350" w:type="dxa"/>
          </w:tcPr>
          <w:p w14:paraId="0A1C96BD" w14:textId="7E39E083" w:rsidR="00E138BD" w:rsidRDefault="009643BE" w:rsidP="003E0F2B">
            <w:r>
              <w:t>GAA-kmer</w:t>
            </w:r>
          </w:p>
        </w:tc>
        <w:tc>
          <w:tcPr>
            <w:tcW w:w="1170" w:type="dxa"/>
          </w:tcPr>
          <w:p w14:paraId="05CF7E38" w14:textId="5B80D706" w:rsidR="00E138BD" w:rsidRDefault="00B32948" w:rsidP="003E0F2B">
            <w:r>
              <w:t>0.8</w:t>
            </w:r>
            <w:r w:rsidR="009643BE">
              <w:t>5</w:t>
            </w:r>
          </w:p>
        </w:tc>
        <w:tc>
          <w:tcPr>
            <w:tcW w:w="1178" w:type="dxa"/>
          </w:tcPr>
          <w:p w14:paraId="0429EE9B" w14:textId="10EAE206" w:rsidR="00E138BD" w:rsidRDefault="00B32948" w:rsidP="003E0F2B">
            <w:r>
              <w:t>0.4</w:t>
            </w:r>
            <w:r w:rsidR="009643BE">
              <w:t>0</w:t>
            </w:r>
          </w:p>
        </w:tc>
        <w:tc>
          <w:tcPr>
            <w:tcW w:w="1110" w:type="dxa"/>
          </w:tcPr>
          <w:p w14:paraId="57B375FE" w14:textId="4695BF05" w:rsidR="00E138BD" w:rsidRDefault="00B32948" w:rsidP="003E0F2B">
            <w:r>
              <w:t>0.</w:t>
            </w:r>
            <w:r w:rsidR="009643BE">
              <w:t>10</w:t>
            </w:r>
          </w:p>
        </w:tc>
        <w:tc>
          <w:tcPr>
            <w:tcW w:w="830" w:type="dxa"/>
          </w:tcPr>
          <w:p w14:paraId="1AC26845" w14:textId="01F567A0" w:rsidR="00E138BD" w:rsidRDefault="0028247A" w:rsidP="003E0F2B">
            <w:r>
              <w:t>0.8</w:t>
            </w:r>
            <w:r w:rsidR="009643BE">
              <w:t>5</w:t>
            </w:r>
          </w:p>
        </w:tc>
        <w:tc>
          <w:tcPr>
            <w:tcW w:w="830" w:type="dxa"/>
          </w:tcPr>
          <w:p w14:paraId="2F26CE1F" w14:textId="5BBCABA7" w:rsidR="00E138BD" w:rsidRDefault="0028247A" w:rsidP="003E0F2B">
            <w:r>
              <w:t>0.</w:t>
            </w:r>
            <w:r w:rsidR="009643BE">
              <w:t>25</w:t>
            </w:r>
          </w:p>
        </w:tc>
        <w:tc>
          <w:tcPr>
            <w:tcW w:w="830" w:type="dxa"/>
          </w:tcPr>
          <w:p w14:paraId="7EBE57CB" w14:textId="44CE2FDA" w:rsidR="00E138BD" w:rsidRDefault="0028247A" w:rsidP="003E0F2B">
            <w:r>
              <w:t>0.</w:t>
            </w:r>
            <w:r w:rsidR="009643BE">
              <w:t>11</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9643BE">
        <w:tc>
          <w:tcPr>
            <w:tcW w:w="1350" w:type="dxa"/>
          </w:tcPr>
          <w:p w14:paraId="19605BFE" w14:textId="62A01B52" w:rsidR="00E138BD" w:rsidRDefault="009643BE" w:rsidP="003E0F2B">
            <w:r>
              <w:t>CTriad</w:t>
            </w:r>
          </w:p>
        </w:tc>
        <w:tc>
          <w:tcPr>
            <w:tcW w:w="1170" w:type="dxa"/>
          </w:tcPr>
          <w:p w14:paraId="20B5DF1D" w14:textId="0C78C57E" w:rsidR="00E138BD" w:rsidRDefault="00B32948" w:rsidP="003E0F2B">
            <w:r>
              <w:t>0.89</w:t>
            </w:r>
          </w:p>
        </w:tc>
        <w:tc>
          <w:tcPr>
            <w:tcW w:w="1178" w:type="dxa"/>
          </w:tcPr>
          <w:p w14:paraId="7C3D2C14" w14:textId="11F8CC21" w:rsidR="00E138BD" w:rsidRDefault="00B32948" w:rsidP="003E0F2B">
            <w:r>
              <w:t>0.</w:t>
            </w:r>
            <w:r w:rsidR="009643BE">
              <w:t>42</w:t>
            </w:r>
          </w:p>
        </w:tc>
        <w:tc>
          <w:tcPr>
            <w:tcW w:w="1110" w:type="dxa"/>
          </w:tcPr>
          <w:p w14:paraId="51D10595" w14:textId="6FFAB856" w:rsidR="00E138BD" w:rsidRDefault="00B32948" w:rsidP="003E0F2B">
            <w:r>
              <w:t>0.0</w:t>
            </w:r>
            <w:r w:rsidR="009643BE">
              <w:t>9</w:t>
            </w:r>
          </w:p>
        </w:tc>
        <w:tc>
          <w:tcPr>
            <w:tcW w:w="830" w:type="dxa"/>
          </w:tcPr>
          <w:p w14:paraId="5AD00AF5" w14:textId="22D3F2EF" w:rsidR="00E138BD" w:rsidRDefault="0028247A" w:rsidP="003E0F2B">
            <w:r>
              <w:t>0.89</w:t>
            </w:r>
          </w:p>
        </w:tc>
        <w:tc>
          <w:tcPr>
            <w:tcW w:w="830" w:type="dxa"/>
          </w:tcPr>
          <w:p w14:paraId="7A412D12" w14:textId="4E7A8A72" w:rsidR="00E138BD" w:rsidRDefault="0028247A" w:rsidP="003E0F2B">
            <w:r>
              <w:t>0.4</w:t>
            </w:r>
            <w:r w:rsidR="009643BE">
              <w:t>7</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9643BE">
        <w:tc>
          <w:tcPr>
            <w:tcW w:w="1350" w:type="dxa"/>
          </w:tcPr>
          <w:p w14:paraId="1117A3F8" w14:textId="59EC5ABE" w:rsidR="00E138BD" w:rsidRDefault="009643BE" w:rsidP="003E0F2B">
            <w:r>
              <w:t>DDE</w:t>
            </w:r>
          </w:p>
        </w:tc>
        <w:tc>
          <w:tcPr>
            <w:tcW w:w="1170" w:type="dxa"/>
          </w:tcPr>
          <w:p w14:paraId="52FA29A0" w14:textId="5ADA5031" w:rsidR="00E138BD" w:rsidRDefault="00B32948" w:rsidP="003E0F2B">
            <w:r>
              <w:t>0.8</w:t>
            </w:r>
            <w:r w:rsidR="009643BE">
              <w:t>7</w:t>
            </w:r>
          </w:p>
        </w:tc>
        <w:tc>
          <w:tcPr>
            <w:tcW w:w="1178" w:type="dxa"/>
          </w:tcPr>
          <w:p w14:paraId="621BB25E" w14:textId="25D4E440" w:rsidR="00E138BD" w:rsidRDefault="00B32948" w:rsidP="003E0F2B">
            <w:r>
              <w:t>0.4</w:t>
            </w:r>
            <w:r w:rsidR="009643BE">
              <w:t>0</w:t>
            </w:r>
          </w:p>
        </w:tc>
        <w:tc>
          <w:tcPr>
            <w:tcW w:w="1110" w:type="dxa"/>
          </w:tcPr>
          <w:p w14:paraId="5B96B8C8" w14:textId="0D86B2C1" w:rsidR="00E138BD" w:rsidRDefault="00B32948" w:rsidP="003E0F2B">
            <w:r>
              <w:t>0.09</w:t>
            </w:r>
          </w:p>
        </w:tc>
        <w:tc>
          <w:tcPr>
            <w:tcW w:w="830" w:type="dxa"/>
          </w:tcPr>
          <w:p w14:paraId="403BBB6E" w14:textId="7B44C1F1" w:rsidR="00E138BD" w:rsidRDefault="0028247A" w:rsidP="003E0F2B">
            <w:r>
              <w:t>0.8</w:t>
            </w:r>
            <w:r w:rsidR="009643BE">
              <w:t>8</w:t>
            </w:r>
          </w:p>
        </w:tc>
        <w:tc>
          <w:tcPr>
            <w:tcW w:w="830" w:type="dxa"/>
          </w:tcPr>
          <w:p w14:paraId="4E923E95" w14:textId="0A39A064" w:rsidR="00E138BD" w:rsidRDefault="0028247A" w:rsidP="003E0F2B">
            <w:r>
              <w:t>0.38</w:t>
            </w:r>
          </w:p>
        </w:tc>
        <w:tc>
          <w:tcPr>
            <w:tcW w:w="830" w:type="dxa"/>
          </w:tcPr>
          <w:p w14:paraId="5B77A8E1" w14:textId="39E4C7E3" w:rsidR="00E138BD" w:rsidRDefault="0028247A" w:rsidP="003E0F2B">
            <w:r>
              <w:t>0.</w:t>
            </w:r>
            <w:r w:rsidR="009643BE">
              <w:t>09</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1B4B10EA"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CF4B9B">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4]","plainTextFormattedCitation":"[94]","previouslyFormattedCitation":"[94]"},"properties":{"noteIndex":0},"schema":"https://github.com/citation-style-language/schema/raw/master/csl-citation.json"}</w:instrText>
      </w:r>
      <w:r w:rsidR="008F38B1">
        <w:fldChar w:fldCharType="separate"/>
      </w:r>
      <w:r w:rsidR="00163A6C" w:rsidRPr="00163A6C">
        <w:rPr>
          <w:noProof/>
        </w:rPr>
        <w:t>[94]</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The sequence similarity based model achieved a mean accuracy score of 0.37, mean precision score (on the medium chain TEs) of 0.005 and mean recall score (on the medium chain TEs) of 0.002. The accuracy and precision score distribution of the similarity</w:t>
      </w:r>
      <w:r w:rsidR="00DA663E">
        <w:t>-</w:t>
      </w:r>
      <w:r w:rsidR="0058206B">
        <w:t xml:space="preserve">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w:t>
      </w:r>
      <w:r w:rsidR="0058206B">
        <w:lastRenderedPageBreak/>
        <w:t>of 0.83, mean precision score (on the medium chained TEs) of 0.</w:t>
      </w:r>
      <w:r w:rsidR="00C76D6E">
        <w:t>89</w:t>
      </w:r>
      <w:r w:rsidR="0058206B">
        <w:t xml:space="preserve"> and mean recall score (on the medium chained TEs) of 0.9</w:t>
      </w:r>
      <w:r w:rsidR="00C76D6E">
        <w:t>1</w:t>
      </w:r>
      <w:r w:rsidR="0058206B">
        <w:t xml:space="preserve">,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30"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30"/>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4AD7966D" w14:textId="77777777" w:rsidR="00DA663E" w:rsidRDefault="00DA663E" w:rsidP="003E0F2B">
      <w:pPr>
        <w:pStyle w:val="Heading3"/>
      </w:pPr>
    </w:p>
    <w:p w14:paraId="3BF56656" w14:textId="5FA55DE1" w:rsidR="00FC2E5E" w:rsidRDefault="00BC19C7" w:rsidP="00BC19C7">
      <w:pPr>
        <w:pStyle w:val="Heading2"/>
      </w:pPr>
      <w:r>
        <w:t>Discussion</w:t>
      </w:r>
    </w:p>
    <w:p w14:paraId="46168CDE" w14:textId="77777777" w:rsidR="00BC19C7" w:rsidRDefault="00BC19C7" w:rsidP="00BC19C7">
      <w:r>
        <w:t xml:space="preserve">With the advancement of sequencing technology, there have been a growing number of uncharacterized or unannotated protein sequences. Experimentally determining their functionality is both costly and time consuming. Computational methods that are capable of automatically predicting the annotations from protein sequences are the best alternative. Machine Learning based supervised classification algorithms have evolved as the go-to method to solve this problem because of their ability to discern generalizable patterns from data. </w:t>
      </w:r>
      <w:r w:rsidRPr="00863974">
        <w:t>These methods require a batch of characterized (labelled) protein sequences from which they learn a set of rules or patterns employed to functionally annotate new uncharacterized sequences</w:t>
      </w:r>
      <w:r>
        <w:t xml:space="preserve">. However, the characterized dataset needs to meet certain rigid specifications such as balanced dataset, enough instances per category of labels, feature set independence among others, to ensure generalizability of the ML model. Most common protein classification datasets fail to meet at least one if not all of these specifications which leads to suboptimal performance of ML models on blinded test set.  </w:t>
      </w:r>
    </w:p>
    <w:p w14:paraId="6A27037A" w14:textId="77777777" w:rsidR="00BC19C7" w:rsidRDefault="00BC19C7" w:rsidP="00BC19C7"/>
    <w:p w14:paraId="31614EA1" w14:textId="58EF05D5" w:rsidR="006A28AF" w:rsidRDefault="00BC19C7" w:rsidP="006A28AF">
      <w:r>
        <w:t>In this work, we presented a computational base carefully designed to address all the issues prevalent in protein classification pertinent datasets. To test the effectiveness of our developed computational base, we applied it on a specific protein classification task, categorization of plant acyl-</w:t>
      </w:r>
      <w:r w:rsidR="006A28AF">
        <w:t xml:space="preserve">ACP </w:t>
      </w:r>
      <w:r>
        <w:t>TEs into their respective substrate specificity groups.</w:t>
      </w:r>
      <w:r w:rsidR="006A28AF">
        <w:t xml:space="preserve"> </w:t>
      </w:r>
      <w:r w:rsidR="006A28AF">
        <w:t xml:space="preserve">Acyl-ACP TEs have been effectively demonstrated to confer substrate specificity in transgenic hosts engineered for production of free fatty acids and related derivatives. This strategy has enabled enrichment of product distributions for medium-chain chemical species in bacteria, yeast, and plant systems </w:t>
      </w:r>
      <w:r w:rsidR="006A28AF">
        <w:fldChar w:fldCharType="begin" w:fldLock="1"/>
      </w:r>
      <w:r w:rsidR="006A28A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id":"ITEM-2","itemData":{"DOI":"10.1104/pp.16.01894","ISBN":"0000000272","author":[{"dropping-particle":"","family":"Iskandarov","given":"Umidjon","non-dropping-particle":"","parse-names":false,"suffix":""},{"dropping-particle":"","family":"Silva","given":"Jillian E","non-dropping-particle":"","parse-names":false,"suffix":""},{"dropping-particle":"","family":"Kim","given":"Hae Jin","non-dropping-particle":"","parse-names":false,"suffix":""},{"dropping-particle":"","family":"Andersson","given":"Mariette","non-dropping-particle":"","parse-names":false,"suffix":""},{"dropping-particle":"","family":"Cahoon","given":"Rebecca E","non-dropping-particle":"","parse-names":false,"suffix":""},{"dropping-particle":"","family":"Mockaitis","given":"Keithanne","non-dropping-particle":"","parse-names":false,"suffix":""},{"dropping-particle":"","family":"Cahoon","given":"Edgar B","non-dropping-particle":"","parse-names":false,"suffix":""}],"container-title":"Plant Physiology","id":"ITEM-2","issue":"May","issued":{"date-parts":[["2017"]]},"page":"97-109","title":"A Specialized Diacylglycerol Acyltransferase Contributes to the Extreme Medium-Chain Fatty Acid Content of Cuphea Seed Oil","type":"article-journal","volume":"174"},"uris":["http://www.mendeley.com/documents/?uuid=dbbeca42-7649-47b1-8f01-8b0f35a1a13b","http://www.mendeley.com/documents/?uuid=4daf56ef-3ec9-4175-b7c6-9b77dfee7ddd"]}],"mendeley":{"formattedCitation":"[4], [95]","plainTextFormattedCitation":"[4], [95]","previouslyFormattedCitation":"[1], [2]"},"properties":{"noteIndex":0},"schema":"https://github.com/citation-style-language/schema/raw/master/csl-citation.json"}</w:instrText>
      </w:r>
      <w:r w:rsidR="006A28AF">
        <w:fldChar w:fldCharType="separate"/>
      </w:r>
      <w:r w:rsidR="006A28AF" w:rsidRPr="006A28AF">
        <w:rPr>
          <w:noProof/>
        </w:rPr>
        <w:t>[4], [95]</w:t>
      </w:r>
      <w:r w:rsidR="006A28AF">
        <w:fldChar w:fldCharType="end"/>
      </w:r>
      <w:r w:rsidR="006A28AF">
        <w:t xml:space="preserve">, </w:t>
      </w:r>
      <w:r w:rsidR="006A28AF">
        <w:fldChar w:fldCharType="begin" w:fldLock="1"/>
      </w:r>
      <w:r w:rsidR="006A28AF">
        <w:instrText>ADDIN CSL_CITATION {"citationItems":[{"id":"ITEM-1","itemData":{"DOI":"10.1073/pnas.1607295113","ISBN":"1607295113","ISSN":"10916490","abstract":"Harnessing lipogenic pathways and rewiring acyl-CoA and acyl-ACP (acyl carrier protein) metabolism in Yarrowia lipolytica hold great potential for cost-efficient production of diesel, gasoline-like fuels, and oleochemicals. Here we assessed various pathway engineering strategies in Y. lipolytica toward developing a yeast biorefinery platform for sustainable production of fuel-like molecules and oleochemicals. Specifically, acyl-CoA/acyl-ACP processing enzymes were targeted to the cytoplasm, peroxisome, or endoplasmic reticulum to generate fatty acid ethyl esters and fatty alkanes with tailored chain length. Activation of endogenous free fatty acids and the subsequent reduction of fatty acyl-CoAs enabled the efficient synthesis of fatty alcohols. Engineering a hybrid fatty acid synthase shifted the free fatty acids to a medium chain-length scale. Manipulation of alternative cytosolic acetyl-CoA pathways partially decoupled lipogenesis from nitrogen starvation and unleashed the lipogenic potential of Y. lipolytica. Taken together, the strategies reported here represent promising steps to develop a yeast biorefinery platform that potentially upgrades low-value carbons to high-value fuels and oleochemicals in a sustainable and environmentally friendly manner.","author":[{"dropping-particle":"","family":"Xu","given":"Peng","non-dropping-particle":"","parse-names":false,"suffix":""},{"dropping-particle":"","family":"Qiao","given":"Kangjian","non-dropping-particle":"","parse-names":false,"suffix":""},{"dropping-particle":"","family":"Ahn","given":"Woo Suk","non-dropping-particle":"","parse-names":false,"suffix":""},{"dropping-particle":"","family":"Stephanopoulos","given":"Gregory","non-dropping-particle":"","parse-names":false,"suffix":""}],"container-title":"Proceedings of the National Academy of Sciences of the United States of America","id":"ITEM-1","issue":"39","issued":{"date-parts":[["2016"]]},"page":"10848-10853","title":"Engineering Yarrowia lipolytica as a platform for synthesis of drop-in transportation fuels and oleochemicals","type":"article-journal","volume":"113"},"uris":["http://www.mendeley.com/documents/?uuid=70914337-5da5-4be5-9a46-0393340dec39","http://www.mendeley.com/documents/?uuid=5756e3ab-b6c0-4d56-a3b0-fcb05723fa72"]}],"mendeley":{"formattedCitation":"[96]","plainTextFormattedCitation":"[96]","previouslyFormattedCitation":"[3]"},"properties":{"noteIndex":0},"schema":"https://github.com/citation-style-language/schema/raw/master/csl-citation.json"}</w:instrText>
      </w:r>
      <w:r w:rsidR="006A28AF">
        <w:fldChar w:fldCharType="separate"/>
      </w:r>
      <w:r w:rsidR="006A28AF" w:rsidRPr="006A28AF">
        <w:rPr>
          <w:noProof/>
        </w:rPr>
        <w:t>[96]</w:t>
      </w:r>
      <w:r w:rsidR="006A28AF">
        <w:fldChar w:fldCharType="end"/>
      </w:r>
      <w:r w:rsidR="006A28AF">
        <w:t>. While the medium-chain activity is most desirable due to the relative scarcity of 8 to 12 carbon oleochemicals, most acyl-ACP TE exhibit a preference for C</w:t>
      </w:r>
      <w:r w:rsidR="006A28AF" w:rsidRPr="00B62558">
        <w:rPr>
          <w:vertAlign w:val="subscript"/>
        </w:rPr>
        <w:t>14</w:t>
      </w:r>
      <w:r w:rsidR="006A28AF">
        <w:t xml:space="preserve"> and above. Thus, several efforts have been made to bioprospect genomes of plants with high fractions of the medium-chain oils to identify and implement the </w:t>
      </w:r>
      <w:r w:rsidR="009D05CB">
        <w:t>TE</w:t>
      </w:r>
      <w:r w:rsidR="006A28AF">
        <w:t xml:space="preserve"> gene responsible for the narrow substrate specificity </w:t>
      </w:r>
      <w:r w:rsidR="006A28AF">
        <w:fldChar w:fldCharType="begin" w:fldLock="1"/>
      </w:r>
      <w:r w:rsidR="006A28A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13]","plainTextFormattedCitation":"[13]","previouslyFormattedCitation":"[4]"},"properties":{"noteIndex":0},"schema":"https://github.com/citation-style-language/schema/raw/master/csl-citation.json"}</w:instrText>
      </w:r>
      <w:r w:rsidR="006A28AF">
        <w:fldChar w:fldCharType="separate"/>
      </w:r>
      <w:r w:rsidR="006A28AF" w:rsidRPr="006A28AF">
        <w:rPr>
          <w:noProof/>
        </w:rPr>
        <w:t>[13]</w:t>
      </w:r>
      <w:r w:rsidR="006A28AF">
        <w:fldChar w:fldCharType="end"/>
      </w:r>
      <w:r w:rsidR="006A28AF">
        <w:t xml:space="preserve">, </w:t>
      </w:r>
      <w:r w:rsidR="006A28AF">
        <w:fldChar w:fldCharType="begin" w:fldLock="1"/>
      </w:r>
      <w:r w:rsidR="006A28A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4]","plainTextFormattedCitation":"[4]","previouslyFormattedCitation":"[1]"},"properties":{"noteIndex":0},"schema":"https://github.com/citation-style-language/schema/raw/master/csl-citation.json"}</w:instrText>
      </w:r>
      <w:r w:rsidR="006A28AF">
        <w:fldChar w:fldCharType="separate"/>
      </w:r>
      <w:r w:rsidR="006A28AF" w:rsidRPr="006A28AF">
        <w:rPr>
          <w:noProof/>
        </w:rPr>
        <w:t>[4]</w:t>
      </w:r>
      <w:r w:rsidR="006A28AF">
        <w:fldChar w:fldCharType="end"/>
      </w:r>
      <w:r w:rsidR="006A28AF">
        <w:t xml:space="preserve">. While progress has been demonstrated in identifying the features which dictate specificity in acyl-ACP </w:t>
      </w:r>
      <w:r w:rsidR="009D05CB">
        <w:t>TE</w:t>
      </w:r>
      <w:r w:rsidR="006A28AF">
        <w:t xml:space="preserve"> among plants </w:t>
      </w:r>
      <w:r w:rsidR="006A28AF">
        <w:fldChar w:fldCharType="begin" w:fldLock="1"/>
      </w:r>
      <w:r w:rsidR="006A28A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14]","plainTextFormattedCitation":"[14]","previouslyFormattedCitation":"[5]"},"properties":{"noteIndex":0},"schema":"https://github.com/citation-style-language/schema/raw/master/csl-citation.json"}</w:instrText>
      </w:r>
      <w:r w:rsidR="006A28AF">
        <w:fldChar w:fldCharType="separate"/>
      </w:r>
      <w:r w:rsidR="006A28AF" w:rsidRPr="006A28AF">
        <w:rPr>
          <w:noProof/>
        </w:rPr>
        <w:t>[14]</w:t>
      </w:r>
      <w:r w:rsidR="006A28AF">
        <w:fldChar w:fldCharType="end"/>
      </w:r>
      <w:r w:rsidR="006A28AF">
        <w:t xml:space="preserve">, the throughput for bioprospecting, characterizing, and in some cases, engineering the acyl-ACP </w:t>
      </w:r>
      <w:r w:rsidR="006A28AF">
        <w:t>TE</w:t>
      </w:r>
      <w:r w:rsidR="006A28AF">
        <w:t xml:space="preserve"> is largely inhibited by the testing pipeline, which requires </w:t>
      </w:r>
      <w:r w:rsidR="006A28AF">
        <w:lastRenderedPageBreak/>
        <w:t xml:space="preserve">derivatization of the free fatty acids into fatty acid methyl esters prior to analysis with gas chromatography </w:t>
      </w:r>
      <w:r w:rsidR="006A28AF">
        <w:fldChar w:fldCharType="begin" w:fldLock="1"/>
      </w:r>
      <w:r w:rsidR="006A28A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faa763f5-46a4-491d-98a8-5ce8a3597e4d"]}],"mendeley":{"formattedCitation":"[15]","plainTextFormattedCitation":"[15]","previouslyFormattedCitation":"[6]"},"properties":{"noteIndex":0},"schema":"https://github.com/citation-style-language/schema/raw/master/csl-citation.json"}</w:instrText>
      </w:r>
      <w:r w:rsidR="006A28AF">
        <w:fldChar w:fldCharType="separate"/>
      </w:r>
      <w:r w:rsidR="006A28AF" w:rsidRPr="006A28AF">
        <w:rPr>
          <w:noProof/>
        </w:rPr>
        <w:t>[15]</w:t>
      </w:r>
      <w:r w:rsidR="006A28AF">
        <w:fldChar w:fldCharType="end"/>
      </w:r>
      <w:r w:rsidR="006A28AF">
        <w:t>. A</w:t>
      </w:r>
      <w:r w:rsidR="002A58BC">
        <w:t xml:space="preserve"> computational</w:t>
      </w:r>
      <w:r w:rsidR="006A28AF">
        <w:t xml:space="preserve"> method for inferring substrate specificity from </w:t>
      </w:r>
      <w:r w:rsidR="006A28AF">
        <w:t>TE</w:t>
      </w:r>
      <w:r w:rsidR="006A28AF">
        <w:t xml:space="preserve"> gene sequence would therefore expedite this process, removing the necessity of expressing each homolog in a host to gain insight to its selectivity profile.</w:t>
      </w:r>
    </w:p>
    <w:p w14:paraId="3DC6E77F" w14:textId="77777777" w:rsidR="006A28AF" w:rsidRDefault="006A28AF" w:rsidP="00BC19C7"/>
    <w:p w14:paraId="75BD4F8F" w14:textId="78E11C88" w:rsidR="00BC19C7" w:rsidRDefault="00BC19C7" w:rsidP="00BC19C7">
      <w:r>
        <w:t xml:space="preserve">As part of this study, we compiled a characterized TE dataset consisting of </w:t>
      </w:r>
      <w:r w:rsidR="00BB08BF">
        <w:t>1</w:t>
      </w:r>
      <w:r w:rsidR="00402E7A">
        <w:t>1</w:t>
      </w:r>
      <w:r w:rsidR="00BB08BF">
        <w:t>5</w:t>
      </w:r>
      <w:r>
        <w:t xml:space="preserve"> TE sequences and their corresponding substrate specificity category, long chain, medium chain or mixed. The assembled dataset is the perfect representation of a typical protein classification dataset </w:t>
      </w:r>
      <w:r w:rsidR="006A28AF">
        <w:t xml:space="preserve">that exhibit attributes such as </w:t>
      </w:r>
      <w:r>
        <w:t xml:space="preserve">small size, class imbalance, high dimensionality, correlated features, which makes a conventional ML algorithm falter on unseen test sets. Our method on the other hand displayed consistent performance when assessed through a rigorous validation strategy, devised so as to capture any trace of overfitting. We achieved classification accuracies (measured on the basis of correctly predicting the substrate specificity category of TEs) in the range of 0.59 to as high as 1 with mean accuracy of 0.83 and standard deviation of 0.06 across 10000 simulations of our model validation scheme (discussed in </w:t>
      </w:r>
      <w:hyperlink w:anchor="_Methods" w:history="1">
        <w:r w:rsidRPr="00BD6C5F">
          <w:rPr>
            <w:rStyle w:val="SubtleReference"/>
          </w:rPr>
          <w:t>Methods</w:t>
        </w:r>
      </w:hyperlink>
      <w:r>
        <w:t xml:space="preserve"> section). The model also attained a mean precision score of 0.89 and mean recall score of 0.91 on medium chain TE class prediction, the TE substrate specificity category that we are primarily interested in. In contrast an existing sequence similarity based modeling approach achieved a mean accuracy of 0.37, mean precision and mean recall scores of 0.005 and 0.002 respectively on medium chain TE class prediction (detailed study given in </w:t>
      </w:r>
      <w:hyperlink w:anchor="_Results" w:history="1">
        <w:r w:rsidRPr="00BD6C5F">
          <w:rPr>
            <w:rStyle w:val="SubtleReference"/>
          </w:rPr>
          <w:t>Results</w:t>
        </w:r>
      </w:hyperlink>
      <w:r>
        <w:t xml:space="preserve"> section). </w:t>
      </w:r>
    </w:p>
    <w:p w14:paraId="7AA224E5" w14:textId="77777777" w:rsidR="00BC19C7" w:rsidRDefault="00BC19C7" w:rsidP="00BC19C7"/>
    <w:p w14:paraId="396E6073" w14:textId="1A201FC1" w:rsidR="00BC19C7" w:rsidRDefault="00BC19C7" w:rsidP="00BC19C7">
      <w:r>
        <w:t xml:space="preserve">Although we have attained reasonably high accuracy on TE substrate specificity classification task where the TEs were grouped into three different bins each representing a range of substrate specific chain lengths, we acknowledge that our model is currently unable to accomplish a deeper level of TE classification across all chain lengths. It must be noted that the referred limitation to achieve a higher resolution of TE classification can be ascribed to a lack of characterized TE dataset </w:t>
      </w:r>
      <w:r w:rsidR="002D5D26">
        <w:t xml:space="preserve">with enough instances </w:t>
      </w:r>
      <w:r w:rsidR="00747170">
        <w:t>for each</w:t>
      </w:r>
      <w:r w:rsidR="002D5D26">
        <w:t xml:space="preserve"> chain length </w:t>
      </w:r>
      <w:r>
        <w:t>and is not solely the fault of the model per se. It might also be more desirable to obtain continuous valued substrate specificity predictions across the chain lengths. Our method provides the flexibility to adapt to such requirements by simply modifying the base learners from classifiers to regressors. Moreover, it is worth mentioning that the three bins/categories of TE substrate specificity are not equally well predicted; prediction of the medium chained TE bin obtained the highest precision score of 0.89 followed by the long chained bin and the bin of mixed specificity which achieved mean precision scores of 0.79 and 0.</w:t>
      </w:r>
      <w:r w:rsidR="007F03F7">
        <w:t>70</w:t>
      </w:r>
      <w:r>
        <w:t xml:space="preserve"> respectively. Even though at face value it can be viewed as a modeling limitation, the SVM base model hyperparameter “class weights” can be easily readjusted to impose further emphasis on the most poorly predicted category or the one that represents the subject of interest, thereby providing another technique to deal with class imbalance. In the TE substrate specificity prediction problem, the model was already biased towards the subject of our interest, medium chained TEs. Hence, we decided against tuning the “class weight” hyperparameter. Furthermore, it has been previously recognized that primary sequence alone may be insufficient to perfectly classify protein sequences and addition of protein structural features might boost prediction accuracy </w:t>
      </w:r>
      <w:r w:rsidR="00CF4B9B">
        <w:fldChar w:fldCharType="begin" w:fldLock="1"/>
      </w:r>
      <w:r w:rsidR="006A28AF">
        <w:instrText>ADDIN CSL_CITATION {"citationItems":[{"id":"ITEM-1","itemData":{"DOI":"10.1186/1471-2105-7-53","ISSN":"14712105","abstract":"Background: The number of protein structures from structural genomics centers dramatically increases in the Protein Data Bank (PDB). Many of these structures are functionally unannotated because they have no sequence similarity to proteins of known function. However, it is possible to successfully infer function using only structural similarity. Results: Here we present the PDB-UF database, a web-accessible collection of predictions of enzymatic properties using structure-function relationship. The assignments were conducted for three-dimensional protein structures of unknown function that come from structural genomics initiatives. We show that 4 hypothetical proteins (with PDB accession codes: IVHO, INS5, IO6D, and ITO0), for which standard BLAST tools such as PSI-BLAST or RPS-BLAST failed to assign any function, are probably methyltransferase enzymes. Conclusion: We suggest that the structure-based prediction of an EC number should be conducted having the different similarity score cutoff for different protein folds. Moreover, performing the annotation using two different algorithms can reduce the rate of false positive assignments. We believe, that the presented web-based repository will help to decrease the number of protein structures that have functions marked as \"unknown\" in the PDB file. © 2006 von Grotthuss et al; licensee BioMed Central Ltd.","author":[{"dropping-particle":"","family":"Grotthuss","given":"Marcin","non-dropping-particle":"von","parse-names":false,"suffix":""},{"dropping-particle":"","family":"Plewczynski","given":"Dariusz","non-dropping-particle":"","parse-names":false,"suffix":""},{"dropping-particle":"","family":"Ginalski","given":"Krzysztof","non-dropping-particle":"","parse-names":false,"suffix":""},{"dropping-particle":"","family":"Rychlewski","given":"Leszek","non-dropping-particle":"","parse-names":false,"suffix":""},{"dropping-particle":"","family":"Shakhnovich","given":"Eugene I.","non-dropping-particle":"","parse-names":false,"suffix":""}],"container-title":"BMC Bioinformatics","id":"ITEM-1","issued":{"date-parts":[["2006"]]},"title":"PDB-UF: Database of predicted enzymatic functions for unannotated protein structures from structural genomics","type":"article-journal","volume":"7"},"uris":["http://www.mendeley.com/documents/?uuid=0002cc34-17e0-4c1f-a962-b5276e6c4ec7"]},{"id":"ITEM-2","itemData":{"DOI":"10.1038/nrm2281","ISSN":"14710072","abstract":"While the number of sequenced genomes continues to grow, experimentally verified functional annotation of whole genomes remains patchy. Structural genomics projects are yielding many protein structures that have unknown function. Nevertheless, subsequent experimental investigation is costly and time-consuming, which makes computational methods for predicting protein function very attractive. There is an increasing number of noteworthy methods for predicting protein function from sequence and structural data alone, many of which are readily available to cell biologists who are aware of the strengths and pitfalls of each available technique. © 2007 Nature Publishing Group.","author":[{"dropping-particle":"","family":"Lee","given":"David","non-dropping-particle":"","parse-names":false,"suffix":""},{"dropping-particle":"","family":"Redfern","given":"Oliver","non-dropping-particle":"","parse-names":false,"suffix":""},{"dropping-particle":"","family":"Orengo","given":"Christine","non-dropping-particle":"","parse-names":false,"suffix":""}],"container-title":"Nature Reviews Molecular Cell Biology","id":"ITEM-2","issue":"12","issued":{"date-parts":[["2007"]]},"title":"Predicting protein function from sequence and structure","type":"article","volume":"8"},"uris":["http://www.mendeley.com/documents/?uuid=3f3d0171-693d-4a49-9c64-1604c51daa57"]}],"mendeley":{"formattedCitation":"[97], [98]","plainTextFormattedCitation":"[97], [98]","previouslyFormattedCitation":"[95], [96]"},"properties":{"noteIndex":0},"schema":"https://github.com/citation-style-language/schema/raw/master/csl-citation.json"}</w:instrText>
      </w:r>
      <w:r w:rsidR="00CF4B9B">
        <w:fldChar w:fldCharType="separate"/>
      </w:r>
      <w:r w:rsidR="006A28AF" w:rsidRPr="006A28AF">
        <w:rPr>
          <w:noProof/>
        </w:rPr>
        <w:t>[97], [98]</w:t>
      </w:r>
      <w:r w:rsidR="00CF4B9B">
        <w:fldChar w:fldCharType="end"/>
      </w:r>
      <w:r>
        <w:t xml:space="preserve">. Taking that argument into account, a Convolutional Neural Network (CNN) base model might be conveniently incorporated into the ensemble framework where the CNN extracts structural features from 3-D voxel representation of proteins, given that protein structural information is readily available, and passes on its predictions to the meta learner. </w:t>
      </w:r>
    </w:p>
    <w:p w14:paraId="5A76EDF9" w14:textId="77777777" w:rsidR="00BC19C7" w:rsidRDefault="00BC19C7" w:rsidP="00BC19C7"/>
    <w:p w14:paraId="6F59692C" w14:textId="19C1B838" w:rsidR="00601AC9" w:rsidRDefault="00BC19C7" w:rsidP="00601AC9">
      <w:r>
        <w:lastRenderedPageBreak/>
        <w:t xml:space="preserve">Our method can be effortlessly extrapolated to other application areas in the protein classification domain ranging from applications as general as protein structural class prediction or protein-protein interactions to as specific as TE substrate specificity prediction or protein glycosylation sites prediction </w:t>
      </w:r>
      <w:r w:rsidR="00CF4B9B">
        <w:fldChar w:fldCharType="begin" w:fldLock="1"/>
      </w:r>
      <w:r w:rsidR="006A28AF">
        <w:instrText>ADDIN CSL_CITATION {"citationItems":[{"id":"ITEM-1","itemData":{"DOI":"10.1371/journal.pone.0040155","ISSN":"19326203","abstract":"Glycosylation is one of the most abundant post-translational modifications (PTMs) required for various structure/function modulations of proteins in a living cell. Although elucidated recently in prokaryotes, this type of PTM is present across all three domains of life. In prokaryotes, two types of protein glycan linkages are more widespread namely, N- linked, where a glycan moiety is attached to the amide group of Asn, and O- linked, where a glycan moiety is attached to the hydroxyl group of Ser/Thr/Tyr. For their biologically ubiquitous nature, significance, and technology applications, the study of prokaryotic glycoproteins is a fast emerging area of research. Here we describe new Support Vector Machine (SVM) based algorithms (models) developed for predicting glycosylated-residues (glycosites) with high accuracy in prokaryotic protein sequences. The models are based on binary profile of patterns, composition profile of patterns, and position-specific scoring matrix profile of patterns as training features. The study employ an extensive dataset of 107 N-linked and 116 O-linked glycosites extracted from 59 experimentally characterized glycoproteins of prokaryotes. This dataset includes validated N-glycosites from phyla Crenarchaeota, Euryarchaeota (domain Archaea), Proteobacteria (domain Bacteria) and validated O-glycosites from phyla Actinobacteria, Bacteroidetes, Firmicutes and Proteobacteria (domain Bacteria). In view of the current understanding that glycosylation occurs on folded proteins in bacteria, hybrid models have been developed using information on predicted secondary structures and accessible surface area in various combinations with training features. Using these models, N-glycosites and O-glycosites could be predicted with an accuracy of 82.71% (MCC 0.65) and 73.71% (MCC 0.48), respectively. An evaluation of the best performing models with 28 independent prokaryotic glycoproteins confirms the suitability of these models in predicting N- and O-glycosites in potential glycoproteins from aforementioned organisms, with reasonably high confidence. A web server GlycoPP, implementing these models is available freely at http:/www.imtech.res.in/raghava/glycopp/. © 2012 Chauhan et al.","author":[{"dropping-particle":"","family":"Chauhan","given":"Jagat S.","non-dropping-particle":"","parse-names":false,"suffix":""},{"dropping-particle":"","family":"Bhat","given":"Adil H.","non-dropping-particle":"","parse-names":false,"suffix":""},{"dropping-particle":"","family":"Raghava","given":"Gajendra P.S.","non-dropping-particle":"","parse-names":false,"suffix":""},{"dropping-particle":"","family":"Rao","given":"Alka","non-dropping-particle":"","parse-names":false,"suffix":""}],"container-title":"PLoS ONE","id":"ITEM-1","issue":"7","issued":{"date-parts":[["2012"]]},"title":"GlycoPP: A webserver for prediction of N- and O-glycosites in prokaryotic protein sequences","type":"article-journal","volume":"7"},"uris":["http://www.mendeley.com/documents/?uuid=42e9d6e6-055e-3f22-a517-ddbdb3d9b72f"]}],"mendeley":{"formattedCitation":"[99]","plainTextFormattedCitation":"[99]","previouslyFormattedCitation":"[97]"},"properties":{"noteIndex":0},"schema":"https://github.com/citation-style-language/schema/raw/master/csl-citation.json"}</w:instrText>
      </w:r>
      <w:r w:rsidR="00CF4B9B">
        <w:fldChar w:fldCharType="separate"/>
      </w:r>
      <w:r w:rsidR="006A28AF" w:rsidRPr="006A28AF">
        <w:rPr>
          <w:noProof/>
        </w:rPr>
        <w:t>[99]</w:t>
      </w:r>
      <w:r w:rsidR="00CF4B9B">
        <w:fldChar w:fldCharType="end"/>
      </w:r>
      <w:r>
        <w:t xml:space="preserve">. While general applications such as protein-protein interactions suffer from dataset imbalance </w:t>
      </w:r>
      <w:r w:rsidR="00CF4B9B">
        <w:fldChar w:fldCharType="begin" w:fldLock="1"/>
      </w:r>
      <w:r w:rsidR="006A28AF">
        <w:instrText>ADDIN CSL_CITATION {"citationItems":[{"id":"ITEM-1","itemData":{"DOI":"10.1186/1471-2105-11-167","ISSN":"14712105","abstract":"Background: Elucidating protein-protein interactions (PPIs) is essential to constructing protein interaction networks and facilitating our understanding of the general principles of biological systems. Previous studies have revealed that interacting protein pairs can be predicted by their primary structure. Most of these approaches have achieved satisfactory performance on datasets comprising equal number of interacting and non-interacting protein pairs. However, this ratio is highly unbalanced in nature, and these techniques have not been comprehensively evaluated with respect to the effect of the large number of non-interacting pairs in realistic datasets. Moreover, since highly unbalanced distributions usually lead to large datasets, more efficient predictors are desired when handling such challenging tasks.Results: This study presents a method for PPI prediction based only on sequence information, which contributes in three aspects. First, we propose a probability-based mechanism for transforming protein sequences into feature vectors. Second, the proposed predictor is designed with an efficient classification algorithm, where the efficiency is essential for handling highly unbalanced datasets. Third, the proposed PPI predictor is assessed with several unbalanced datasets with different positive-to-negative ratios (from 1:1 to 1:15). This analysis provides solid evidence that the degree of dataset imbalance is important to PPI predictors.Conclusions: Dealing with data imbalance is a key issue in PPI prediction since there are far fewer interacting protein pairs than non-interacting ones. This article provides a comprehensive study on this issue and develops a practical tool that achieves both good prediction performance and efficiency using only protein sequence information. © 2010 Yu et al; licensee BioMed Central Ltd.","author":[{"dropping-particle":"","family":"Yu","given":"Chi Yuan","non-dropping-particle":"","parse-names":false,"suffix":""},{"dropping-particle":"","family":"Chou","given":"Lih Ching","non-dropping-particle":"","parse-names":false,"suffix":""},{"dropping-particle":"","family":"Chang","given":"Darby T.","non-dropping-particle":"","parse-names":false,"suffix":""}],"container-title":"BMC Bioinformatics","id":"ITEM-1","issued":{"date-parts":[["2010"]]},"title":"Predicting protein-protein interactions in unbalanced data using the primary structure of proteins","type":"article-journal","volume":"11"},"uris":["http://www.mendeley.com/documents/?uuid=5b26feb9-edf9-38b9-a4f1-aca29224b9a9"]}],"mendeley":{"formattedCitation":"[100]","plainTextFormattedCitation":"[100]","previouslyFormattedCitation":"[98]"},"properties":{"noteIndex":0},"schema":"https://github.com/citation-style-language/schema/raw/master/csl-citation.json"}</w:instrText>
      </w:r>
      <w:r w:rsidR="00CF4B9B">
        <w:fldChar w:fldCharType="separate"/>
      </w:r>
      <w:r w:rsidR="006A28AF" w:rsidRPr="006A28AF">
        <w:rPr>
          <w:noProof/>
        </w:rPr>
        <w:t>[100]</w:t>
      </w:r>
      <w:r w:rsidR="00CF4B9B">
        <w:fldChar w:fldCharType="end"/>
      </w:r>
      <w:r>
        <w:t>, more specific tasks, for instance glycosylation sites prediction may encounter yet another set of difficulties relating to small sized datasets. Issues related to high dimensionality and correlated feature set are ubiquitous in the protein classification domain. Our framework helps to resolve these omnipresent drawbacks in protein classification datasets while maintaining the computational efficiency required for swift functional characterization.</w:t>
      </w:r>
    </w:p>
    <w:p w14:paraId="6EEF332C" w14:textId="37EBE267" w:rsidR="00F71C4F" w:rsidRPr="00D75FCC" w:rsidRDefault="00F71C4F" w:rsidP="00601AC9">
      <w:r w:rsidRPr="00D75FCC">
        <w:br w:type="page"/>
      </w:r>
    </w:p>
    <w:p w14:paraId="740A65BD" w14:textId="169D12A1" w:rsidR="007422C7" w:rsidRDefault="00F71C4F" w:rsidP="00D75FCC">
      <w:pPr>
        <w:pStyle w:val="Heading2"/>
      </w:pPr>
      <w:r>
        <w:lastRenderedPageBreak/>
        <w:t>References</w:t>
      </w:r>
    </w:p>
    <w:p w14:paraId="6979CADE" w14:textId="4CBE198B" w:rsidR="006A28AF" w:rsidRPr="006A28AF" w:rsidRDefault="00F71C4F" w:rsidP="006A28A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A28AF" w:rsidRPr="006A28AF">
        <w:rPr>
          <w:noProof/>
        </w:rPr>
        <w:t>[1]</w:t>
      </w:r>
      <w:r w:rsidR="006A28AF" w:rsidRPr="006A28AF">
        <w:rPr>
          <w:noProof/>
        </w:rPr>
        <w:tab/>
        <w:t xml:space="preserve">W. Rupilius and S. Ahmad, “Palm oil and palm kernel oil as raw materials for basic oleochemicals and biodiesel,” </w:t>
      </w:r>
      <w:r w:rsidR="006A28AF" w:rsidRPr="006A28AF">
        <w:rPr>
          <w:i/>
          <w:iCs/>
          <w:noProof/>
        </w:rPr>
        <w:t>Eur. J. Lipid Sci. Technol.</w:t>
      </w:r>
      <w:r w:rsidR="006A28AF" w:rsidRPr="006A28AF">
        <w:rPr>
          <w:noProof/>
        </w:rPr>
        <w:t>, vol. 109, no. 4, pp. 433–439, 2007, doi: 10.1002/ejlt.200600291.</w:t>
      </w:r>
    </w:p>
    <w:p w14:paraId="00688330" w14:textId="77777777" w:rsidR="006A28AF" w:rsidRPr="006A28AF" w:rsidRDefault="006A28AF" w:rsidP="006A28AF">
      <w:pPr>
        <w:widowControl w:val="0"/>
        <w:autoSpaceDE w:val="0"/>
        <w:autoSpaceDN w:val="0"/>
        <w:adjustRightInd w:val="0"/>
        <w:ind w:left="640" w:hanging="640"/>
        <w:rPr>
          <w:noProof/>
        </w:rPr>
      </w:pPr>
      <w:r w:rsidRPr="006A28AF">
        <w:rPr>
          <w:noProof/>
        </w:rPr>
        <w:t>[2]</w:t>
      </w:r>
      <w:r w:rsidRPr="006A28AF">
        <w:rPr>
          <w:noProof/>
        </w:rPr>
        <w:tab/>
        <w:t xml:space="preserve">D. S. Wilcove and L. Pin, “Addressing the threats to biodiversity from oil-palm agriculture,” </w:t>
      </w:r>
      <w:r w:rsidRPr="006A28AF">
        <w:rPr>
          <w:i/>
          <w:iCs/>
          <w:noProof/>
        </w:rPr>
        <w:t>Biodivers. Conserv.</w:t>
      </w:r>
      <w:r w:rsidRPr="006A28AF">
        <w:rPr>
          <w:noProof/>
        </w:rPr>
        <w:t>, vol. 19, no. 4, pp. 999–1007, 2010, doi: 10.1007/s10531-009-9760-x.</w:t>
      </w:r>
    </w:p>
    <w:p w14:paraId="447D886D" w14:textId="77777777" w:rsidR="006A28AF" w:rsidRPr="006A28AF" w:rsidRDefault="006A28AF" w:rsidP="006A28AF">
      <w:pPr>
        <w:widowControl w:val="0"/>
        <w:autoSpaceDE w:val="0"/>
        <w:autoSpaceDN w:val="0"/>
        <w:adjustRightInd w:val="0"/>
        <w:ind w:left="640" w:hanging="640"/>
        <w:rPr>
          <w:noProof/>
        </w:rPr>
      </w:pPr>
      <w:r w:rsidRPr="006A28AF">
        <w:rPr>
          <w:noProof/>
        </w:rPr>
        <w:t>[3]</w:t>
      </w:r>
      <w:r w:rsidRPr="006A28AF">
        <w:rPr>
          <w:noProof/>
        </w:rPr>
        <w:tab/>
        <w:t xml:space="preserve">K. Noweck and H. Ridder, “Fatty Alcohols - Industrial Production,” in </w:t>
      </w:r>
      <w:r w:rsidRPr="006A28AF">
        <w:rPr>
          <w:i/>
          <w:iCs/>
          <w:noProof/>
        </w:rPr>
        <w:t>Ullmann’s encyclopedia of industrial chemistry</w:t>
      </w:r>
      <w:r w:rsidRPr="006A28AF">
        <w:rPr>
          <w:noProof/>
        </w:rPr>
        <w:t>, 5th ed., Wiley-VCH, 1988, pp. 277–295.</w:t>
      </w:r>
    </w:p>
    <w:p w14:paraId="1EE79C16" w14:textId="77777777" w:rsidR="006A28AF" w:rsidRPr="006A28AF" w:rsidRDefault="006A28AF" w:rsidP="006A28AF">
      <w:pPr>
        <w:widowControl w:val="0"/>
        <w:autoSpaceDE w:val="0"/>
        <w:autoSpaceDN w:val="0"/>
        <w:adjustRightInd w:val="0"/>
        <w:ind w:left="640" w:hanging="640"/>
        <w:rPr>
          <w:noProof/>
        </w:rPr>
      </w:pPr>
      <w:r w:rsidRPr="006A28AF">
        <w:rPr>
          <w:noProof/>
        </w:rPr>
        <w:t>[4]</w:t>
      </w:r>
      <w:r w:rsidRPr="006A28AF">
        <w:rPr>
          <w:noProof/>
        </w:rPr>
        <w:tab/>
        <w:t xml:space="preserve">N. J. Hernández Lozada </w:t>
      </w:r>
      <w:r w:rsidRPr="006A28AF">
        <w:rPr>
          <w:i/>
          <w:iCs/>
          <w:noProof/>
        </w:rPr>
        <w:t>et al.</w:t>
      </w:r>
      <w:r w:rsidRPr="006A28AF">
        <w:rPr>
          <w:noProof/>
        </w:rPr>
        <w:t xml:space="preserve">, “Highly Active C 8 -Acyl-ACP Thioesterase Variant Isolated by a Synthetic Selection Strategy,” </w:t>
      </w:r>
      <w:r w:rsidRPr="006A28AF">
        <w:rPr>
          <w:i/>
          <w:iCs/>
          <w:noProof/>
        </w:rPr>
        <w:t>ACS Synth. Biol.</w:t>
      </w:r>
      <w:r w:rsidRPr="006A28AF">
        <w:rPr>
          <w:noProof/>
        </w:rPr>
        <w:t>, vol. 7, no. 9, pp. 2205–2215, 2018, doi: 10.1021/acssynbio.8b00215.</w:t>
      </w:r>
    </w:p>
    <w:p w14:paraId="365BBBBA" w14:textId="77777777" w:rsidR="006A28AF" w:rsidRPr="006A28AF" w:rsidRDefault="006A28AF" w:rsidP="006A28AF">
      <w:pPr>
        <w:widowControl w:val="0"/>
        <w:autoSpaceDE w:val="0"/>
        <w:autoSpaceDN w:val="0"/>
        <w:adjustRightInd w:val="0"/>
        <w:ind w:left="640" w:hanging="640"/>
        <w:rPr>
          <w:noProof/>
        </w:rPr>
      </w:pPr>
      <w:r w:rsidRPr="006A28AF">
        <w:rPr>
          <w:noProof/>
        </w:rPr>
        <w:t>[5]</w:t>
      </w:r>
      <w:r w:rsidRPr="006A28AF">
        <w:rPr>
          <w:noProof/>
        </w:rPr>
        <w:tab/>
        <w:t xml:space="preserve">N. J. Hernández Lozada, T. R. Simmons, K. Xu, M. A. Jindra, and B. F. Pfleger, “Production of 1-octanol in Escherichia coli by a high flux thioesterase route,” </w:t>
      </w:r>
      <w:r w:rsidRPr="006A28AF">
        <w:rPr>
          <w:i/>
          <w:iCs/>
          <w:noProof/>
        </w:rPr>
        <w:t>Metab. Eng.</w:t>
      </w:r>
      <w:r w:rsidRPr="006A28AF">
        <w:rPr>
          <w:noProof/>
        </w:rPr>
        <w:t>, vol. 61, no. April, pp. 352–359, 2020, doi: 10.1016/j.ymben.2020.07.004.</w:t>
      </w:r>
    </w:p>
    <w:p w14:paraId="783DB033" w14:textId="77777777" w:rsidR="006A28AF" w:rsidRPr="006A28AF" w:rsidRDefault="006A28AF" w:rsidP="006A28AF">
      <w:pPr>
        <w:widowControl w:val="0"/>
        <w:autoSpaceDE w:val="0"/>
        <w:autoSpaceDN w:val="0"/>
        <w:adjustRightInd w:val="0"/>
        <w:ind w:left="640" w:hanging="640"/>
        <w:rPr>
          <w:noProof/>
        </w:rPr>
      </w:pPr>
      <w:r w:rsidRPr="006A28AF">
        <w:rPr>
          <w:noProof/>
        </w:rPr>
        <w:t>[6]</w:t>
      </w:r>
      <w:r w:rsidRPr="006A28AF">
        <w:rPr>
          <w:noProof/>
        </w:rPr>
        <w:tab/>
        <w:t xml:space="preserve">M. J. Grisewood </w:t>
      </w:r>
      <w:r w:rsidRPr="006A28AF">
        <w:rPr>
          <w:i/>
          <w:iCs/>
          <w:noProof/>
        </w:rPr>
        <w:t>et al.</w:t>
      </w:r>
      <w:r w:rsidRPr="006A28AF">
        <w:rPr>
          <w:noProof/>
        </w:rPr>
        <w:t>, “Computational Redesign of Acyl-ACP Thioesterase with Improved Selectivity toward Medium-Chain-Length Fatty Acids,” doi: 10.1021/acscatal.7b00408.</w:t>
      </w:r>
    </w:p>
    <w:p w14:paraId="719D885D" w14:textId="77777777" w:rsidR="006A28AF" w:rsidRPr="006A28AF" w:rsidRDefault="006A28AF" w:rsidP="006A28AF">
      <w:pPr>
        <w:widowControl w:val="0"/>
        <w:autoSpaceDE w:val="0"/>
        <w:autoSpaceDN w:val="0"/>
        <w:adjustRightInd w:val="0"/>
        <w:ind w:left="640" w:hanging="640"/>
        <w:rPr>
          <w:noProof/>
        </w:rPr>
      </w:pPr>
      <w:r w:rsidRPr="006A28AF">
        <w:rPr>
          <w:noProof/>
        </w:rPr>
        <w:t>[7]</w:t>
      </w:r>
      <w:r w:rsidRPr="006A28AF">
        <w:rPr>
          <w:noProof/>
        </w:rPr>
        <w:tab/>
        <w:t xml:space="preserve">L. Yuan, T. A. Voelker, and D. J. Hawkins, “Modification of the substrate specificity of an acyl-acyl carrier protein thioesterase by protein engineering,” </w:t>
      </w:r>
      <w:r w:rsidRPr="006A28AF">
        <w:rPr>
          <w:i/>
          <w:iCs/>
          <w:noProof/>
        </w:rPr>
        <w:t>Proc. Natl. Acad. Sci. U. S. A.</w:t>
      </w:r>
      <w:r w:rsidRPr="006A28AF">
        <w:rPr>
          <w:noProof/>
        </w:rPr>
        <w:t>, 1995, doi: 10.1073/pnas.92.23.10639.</w:t>
      </w:r>
    </w:p>
    <w:p w14:paraId="43855118" w14:textId="77777777" w:rsidR="006A28AF" w:rsidRPr="006A28AF" w:rsidRDefault="006A28AF" w:rsidP="006A28AF">
      <w:pPr>
        <w:widowControl w:val="0"/>
        <w:autoSpaceDE w:val="0"/>
        <w:autoSpaceDN w:val="0"/>
        <w:adjustRightInd w:val="0"/>
        <w:ind w:left="640" w:hanging="640"/>
        <w:rPr>
          <w:noProof/>
        </w:rPr>
      </w:pPr>
      <w:r w:rsidRPr="006A28AF">
        <w:rPr>
          <w:noProof/>
        </w:rPr>
        <w:t>[8]</w:t>
      </w:r>
      <w:r w:rsidRPr="006A28AF">
        <w:rPr>
          <w:noProof/>
        </w:rPr>
        <w:tab/>
        <w:t xml:space="preserve">F. Jing </w:t>
      </w:r>
      <w:r w:rsidRPr="006A28AF">
        <w:rPr>
          <w:i/>
          <w:iCs/>
          <w:noProof/>
        </w:rPr>
        <w:t>et al.</w:t>
      </w:r>
      <w:r w:rsidRPr="006A28AF">
        <w:rPr>
          <w:noProof/>
        </w:rPr>
        <w:t>, “Phylogenetic and experimental characterization of an acyl-ACP thioesterase family reveals significant diversity in enzymatic specificity and activity,” pp. 1–16, 2011.</w:t>
      </w:r>
    </w:p>
    <w:p w14:paraId="6C84E28D" w14:textId="77777777" w:rsidR="006A28AF" w:rsidRPr="006A28AF" w:rsidRDefault="006A28AF" w:rsidP="006A28AF">
      <w:pPr>
        <w:widowControl w:val="0"/>
        <w:autoSpaceDE w:val="0"/>
        <w:autoSpaceDN w:val="0"/>
        <w:adjustRightInd w:val="0"/>
        <w:ind w:left="640" w:hanging="640"/>
        <w:rPr>
          <w:noProof/>
        </w:rPr>
      </w:pPr>
      <w:r w:rsidRPr="006A28AF">
        <w:rPr>
          <w:noProof/>
        </w:rPr>
        <w:t>[9]</w:t>
      </w:r>
      <w:r w:rsidRPr="006A28AF">
        <w:rPr>
          <w:noProof/>
        </w:rPr>
        <w:tab/>
        <w:t xml:space="preserve">X. Deng, L. Chen, M. Hei, T. Liu, Y. Feng, and G. Y. Yang, “Structure-guided reshaping of the acyl binding pocket of ‘TesA thioesterase enhances octanoic acid production in E. coli,” </w:t>
      </w:r>
      <w:r w:rsidRPr="006A28AF">
        <w:rPr>
          <w:i/>
          <w:iCs/>
          <w:noProof/>
        </w:rPr>
        <w:t>Metab. Eng.</w:t>
      </w:r>
      <w:r w:rsidRPr="006A28AF">
        <w:rPr>
          <w:noProof/>
        </w:rPr>
        <w:t>, vol. 61, no. January, pp. 24–32, 2020, doi: 10.1016/j.ymben.2020.04.010.</w:t>
      </w:r>
    </w:p>
    <w:p w14:paraId="40F43D73" w14:textId="77777777" w:rsidR="006A28AF" w:rsidRPr="006A28AF" w:rsidRDefault="006A28AF" w:rsidP="006A28AF">
      <w:pPr>
        <w:widowControl w:val="0"/>
        <w:autoSpaceDE w:val="0"/>
        <w:autoSpaceDN w:val="0"/>
        <w:adjustRightInd w:val="0"/>
        <w:ind w:left="640" w:hanging="640"/>
        <w:rPr>
          <w:noProof/>
        </w:rPr>
      </w:pPr>
      <w:r w:rsidRPr="006A28AF">
        <w:rPr>
          <w:noProof/>
        </w:rPr>
        <w:t>[10]</w:t>
      </w:r>
      <w:r w:rsidRPr="006A28AF">
        <w:rPr>
          <w:noProof/>
        </w:rPr>
        <w:tab/>
        <w:t xml:space="preserve">T. A. Voelker and H. M. Davies, “Alteration of the Specificity and Regulation of Fatty Acid Synthesis of Escherichia coli by Expression of a Plant Medium- Chain Acyl-Acyl Carrier Protein Thioesterase,” </w:t>
      </w:r>
      <w:r w:rsidRPr="006A28AF">
        <w:rPr>
          <w:i/>
          <w:iCs/>
          <w:noProof/>
        </w:rPr>
        <w:t>J. Bacteriol.</w:t>
      </w:r>
      <w:r w:rsidRPr="006A28AF">
        <w:rPr>
          <w:noProof/>
        </w:rPr>
        <w:t>, vol. 176, no. 23, pp. 7320–7327, 1994.</w:t>
      </w:r>
    </w:p>
    <w:p w14:paraId="74E632ED" w14:textId="77777777" w:rsidR="006A28AF" w:rsidRPr="006A28AF" w:rsidRDefault="006A28AF" w:rsidP="006A28AF">
      <w:pPr>
        <w:widowControl w:val="0"/>
        <w:autoSpaceDE w:val="0"/>
        <w:autoSpaceDN w:val="0"/>
        <w:adjustRightInd w:val="0"/>
        <w:ind w:left="640" w:hanging="640"/>
        <w:rPr>
          <w:noProof/>
        </w:rPr>
      </w:pPr>
      <w:r w:rsidRPr="006A28AF">
        <w:rPr>
          <w:noProof/>
        </w:rPr>
        <w:t>[11]</w:t>
      </w:r>
      <w:r w:rsidRPr="006A28AF">
        <w:rPr>
          <w:noProof/>
        </w:rPr>
        <w:tab/>
        <w:t xml:space="preserve">Y. J. Choi and S. Y. Lee, “Microbial production of short-chain alkanes,” </w:t>
      </w:r>
      <w:r w:rsidRPr="006A28AF">
        <w:rPr>
          <w:i/>
          <w:iCs/>
          <w:noProof/>
        </w:rPr>
        <w:t>Nature</w:t>
      </w:r>
      <w:r w:rsidRPr="006A28AF">
        <w:rPr>
          <w:noProof/>
        </w:rPr>
        <w:t>, vol. 502, no. 7472, pp. 571–574, 2013, doi: 10.1038/nature12536.</w:t>
      </w:r>
    </w:p>
    <w:p w14:paraId="3E3C993F" w14:textId="77777777" w:rsidR="006A28AF" w:rsidRPr="006A28AF" w:rsidRDefault="006A28AF" w:rsidP="006A28AF">
      <w:pPr>
        <w:widowControl w:val="0"/>
        <w:autoSpaceDE w:val="0"/>
        <w:autoSpaceDN w:val="0"/>
        <w:adjustRightInd w:val="0"/>
        <w:ind w:left="640" w:hanging="640"/>
        <w:rPr>
          <w:noProof/>
        </w:rPr>
      </w:pPr>
      <w:r w:rsidRPr="006A28AF">
        <w:rPr>
          <w:noProof/>
        </w:rPr>
        <w:t>[12]</w:t>
      </w:r>
      <w:r w:rsidRPr="006A28AF">
        <w:rPr>
          <w:noProof/>
        </w:rPr>
        <w:tab/>
        <w:t xml:space="preserve">S. Sarria, T. G. Bartholow, A. Verga, M. D. Burkart, and P. Peralta-Yahya, “Matching Protein Interfaces for Improved Medium-Chain Fatty Acid Production,” </w:t>
      </w:r>
      <w:r w:rsidRPr="006A28AF">
        <w:rPr>
          <w:i/>
          <w:iCs/>
          <w:noProof/>
        </w:rPr>
        <w:t>ACS Synth. Biol.</w:t>
      </w:r>
      <w:r w:rsidRPr="006A28AF">
        <w:rPr>
          <w:noProof/>
        </w:rPr>
        <w:t>, vol. 7, no. 5, pp. 1179–1187, 2018, doi: 10.1021/acssynbio.7b00334.</w:t>
      </w:r>
    </w:p>
    <w:p w14:paraId="35CFD623" w14:textId="77777777" w:rsidR="006A28AF" w:rsidRPr="006A28AF" w:rsidRDefault="006A28AF" w:rsidP="006A28AF">
      <w:pPr>
        <w:widowControl w:val="0"/>
        <w:autoSpaceDE w:val="0"/>
        <w:autoSpaceDN w:val="0"/>
        <w:adjustRightInd w:val="0"/>
        <w:ind w:left="640" w:hanging="640"/>
        <w:rPr>
          <w:noProof/>
        </w:rPr>
      </w:pPr>
      <w:r w:rsidRPr="006A28AF">
        <w:rPr>
          <w:noProof/>
        </w:rPr>
        <w:t>[13]</w:t>
      </w:r>
      <w:r w:rsidRPr="006A28AF">
        <w:rPr>
          <w:noProof/>
        </w:rPr>
        <w:tab/>
        <w:t>P. Gordon Roessler and G. Roy, “ACYL-ACP THOESTERASE GENES AND USES THEREFOR,” 8956834 B2, 2015.</w:t>
      </w:r>
    </w:p>
    <w:p w14:paraId="0156C4CD" w14:textId="77777777" w:rsidR="006A28AF" w:rsidRPr="006A28AF" w:rsidRDefault="006A28AF" w:rsidP="006A28AF">
      <w:pPr>
        <w:widowControl w:val="0"/>
        <w:autoSpaceDE w:val="0"/>
        <w:autoSpaceDN w:val="0"/>
        <w:adjustRightInd w:val="0"/>
        <w:ind w:left="640" w:hanging="640"/>
        <w:rPr>
          <w:noProof/>
        </w:rPr>
      </w:pPr>
      <w:r w:rsidRPr="006A28AF">
        <w:rPr>
          <w:noProof/>
        </w:rPr>
        <w:t>[14]</w:t>
      </w:r>
      <w:r w:rsidRPr="006A28AF">
        <w:rPr>
          <w:noProof/>
        </w:rPr>
        <w:tab/>
        <w:t xml:space="preserve">F. Jing, L. Zhao, M. D. Yandeau-Nelson, and B. J. Nikolau, “Two distinct domains contribute to the substrate acyl chain length selectivity of plant acyl-ACP thioesterase,” </w:t>
      </w:r>
      <w:r w:rsidRPr="006A28AF">
        <w:rPr>
          <w:i/>
          <w:iCs/>
          <w:noProof/>
        </w:rPr>
        <w:t>Nat. Commun.</w:t>
      </w:r>
      <w:r w:rsidRPr="006A28AF">
        <w:rPr>
          <w:noProof/>
        </w:rPr>
        <w:t>, vol. 9, no. 1, p. 860, 2018, doi: 10.1038/s41467-018-03310-z.</w:t>
      </w:r>
    </w:p>
    <w:p w14:paraId="78C895E8" w14:textId="77777777" w:rsidR="006A28AF" w:rsidRPr="006A28AF" w:rsidRDefault="006A28AF" w:rsidP="006A28AF">
      <w:pPr>
        <w:widowControl w:val="0"/>
        <w:autoSpaceDE w:val="0"/>
        <w:autoSpaceDN w:val="0"/>
        <w:adjustRightInd w:val="0"/>
        <w:ind w:left="640" w:hanging="640"/>
        <w:rPr>
          <w:noProof/>
        </w:rPr>
      </w:pPr>
      <w:r w:rsidRPr="006A28AF">
        <w:rPr>
          <w:noProof/>
        </w:rPr>
        <w:t>[15]</w:t>
      </w:r>
      <w:r w:rsidRPr="006A28AF">
        <w:rPr>
          <w:noProof/>
        </w:rPr>
        <w:tab/>
        <w:t xml:space="preserve">M. Politz, R. Lennen, B. Pfleger, and B. Engineering, “Quantification of Bacterial Fatty Acids by Extraction and Methylation,” </w:t>
      </w:r>
      <w:r w:rsidRPr="006A28AF">
        <w:rPr>
          <w:i/>
          <w:iCs/>
          <w:noProof/>
        </w:rPr>
        <w:t>Bio Protoc.</w:t>
      </w:r>
      <w:r w:rsidRPr="006A28AF">
        <w:rPr>
          <w:noProof/>
        </w:rPr>
        <w:t>, vol. 3, no. 21, 2016.</w:t>
      </w:r>
    </w:p>
    <w:p w14:paraId="422BD048" w14:textId="77777777" w:rsidR="006A28AF" w:rsidRPr="006A28AF" w:rsidRDefault="006A28AF" w:rsidP="006A28AF">
      <w:pPr>
        <w:widowControl w:val="0"/>
        <w:autoSpaceDE w:val="0"/>
        <w:autoSpaceDN w:val="0"/>
        <w:adjustRightInd w:val="0"/>
        <w:ind w:left="640" w:hanging="640"/>
        <w:rPr>
          <w:noProof/>
        </w:rPr>
      </w:pPr>
      <w:r w:rsidRPr="006A28AF">
        <w:rPr>
          <w:noProof/>
        </w:rPr>
        <w:t>[16]</w:t>
      </w:r>
      <w:r w:rsidRPr="006A28AF">
        <w:rPr>
          <w:noProof/>
        </w:rPr>
        <w:tab/>
        <w:t xml:space="preserve">S. R. Amin, S. Erdin, R. M. Ward, R. C. Lua, and O. Lichtarge, “Prediction and experimental validation of enzyme substrate specificity in protein structures,” </w:t>
      </w:r>
      <w:r w:rsidRPr="006A28AF">
        <w:rPr>
          <w:i/>
          <w:iCs/>
          <w:noProof/>
        </w:rPr>
        <w:t>Proc. Natl. Acad. Sci. U. S. A.</w:t>
      </w:r>
      <w:r w:rsidRPr="006A28AF">
        <w:rPr>
          <w:noProof/>
        </w:rPr>
        <w:t>, 2013, doi: 10.1073/pnas.1305162110.</w:t>
      </w:r>
    </w:p>
    <w:p w14:paraId="25E227DC" w14:textId="77777777" w:rsidR="006A28AF" w:rsidRPr="006A28AF" w:rsidRDefault="006A28AF" w:rsidP="006A28AF">
      <w:pPr>
        <w:widowControl w:val="0"/>
        <w:autoSpaceDE w:val="0"/>
        <w:autoSpaceDN w:val="0"/>
        <w:adjustRightInd w:val="0"/>
        <w:ind w:left="640" w:hanging="640"/>
        <w:rPr>
          <w:noProof/>
        </w:rPr>
      </w:pPr>
      <w:r w:rsidRPr="006A28AF">
        <w:rPr>
          <w:noProof/>
        </w:rPr>
        <w:t>[17]</w:t>
      </w:r>
      <w:r w:rsidRPr="006A28AF">
        <w:rPr>
          <w:noProof/>
        </w:rPr>
        <w:tab/>
        <w:t xml:space="preserve">P. Khurana, R. S. Gokhale, and D. Mohanty, “Genome scale prediction of substrate specificity for acyl adenylate superfamily of enzymes based on active site residue profiles,” </w:t>
      </w:r>
      <w:r w:rsidRPr="006A28AF">
        <w:rPr>
          <w:i/>
          <w:iCs/>
          <w:noProof/>
        </w:rPr>
        <w:t>BMC Bioinformatics</w:t>
      </w:r>
      <w:r w:rsidRPr="006A28AF">
        <w:rPr>
          <w:noProof/>
        </w:rPr>
        <w:t>, 2010, doi: 10.1186/1471-2105-11-57.</w:t>
      </w:r>
    </w:p>
    <w:p w14:paraId="701FE442" w14:textId="77777777" w:rsidR="006A28AF" w:rsidRPr="006A28AF" w:rsidRDefault="006A28AF" w:rsidP="006A28AF">
      <w:pPr>
        <w:widowControl w:val="0"/>
        <w:autoSpaceDE w:val="0"/>
        <w:autoSpaceDN w:val="0"/>
        <w:adjustRightInd w:val="0"/>
        <w:ind w:left="640" w:hanging="640"/>
        <w:rPr>
          <w:noProof/>
        </w:rPr>
      </w:pPr>
      <w:r w:rsidRPr="006A28AF">
        <w:rPr>
          <w:noProof/>
        </w:rPr>
        <w:lastRenderedPageBreak/>
        <w:t>[18]</w:t>
      </w:r>
      <w:r w:rsidRPr="006A28AF">
        <w:rPr>
          <w:noProof/>
        </w:rPr>
        <w:tab/>
        <w:t xml:space="preserve">S. F. Altschul, W. Gish, W. Miller, E. W. Myers, and D. J. Lipman, “Basic local alignment search tool,” </w:t>
      </w:r>
      <w:r w:rsidRPr="006A28AF">
        <w:rPr>
          <w:i/>
          <w:iCs/>
          <w:noProof/>
        </w:rPr>
        <w:t>J. Mol. Biol.</w:t>
      </w:r>
      <w:r w:rsidRPr="006A28AF">
        <w:rPr>
          <w:noProof/>
        </w:rPr>
        <w:t>, 1990, doi: 10.1016/S0022-2836(05)80360-2.</w:t>
      </w:r>
    </w:p>
    <w:p w14:paraId="1284A0CE" w14:textId="77777777" w:rsidR="006A28AF" w:rsidRPr="006A28AF" w:rsidRDefault="006A28AF" w:rsidP="006A28AF">
      <w:pPr>
        <w:widowControl w:val="0"/>
        <w:autoSpaceDE w:val="0"/>
        <w:autoSpaceDN w:val="0"/>
        <w:adjustRightInd w:val="0"/>
        <w:ind w:left="640" w:hanging="640"/>
        <w:rPr>
          <w:noProof/>
        </w:rPr>
      </w:pPr>
      <w:r w:rsidRPr="006A28AF">
        <w:rPr>
          <w:noProof/>
        </w:rPr>
        <w:t>[19]</w:t>
      </w:r>
      <w:r w:rsidRPr="006A28AF">
        <w:rPr>
          <w:noProof/>
        </w:rPr>
        <w:tab/>
        <w:t xml:space="preserve">S. F. Altschul </w:t>
      </w:r>
      <w:r w:rsidRPr="006A28AF">
        <w:rPr>
          <w:i/>
          <w:iCs/>
          <w:noProof/>
        </w:rPr>
        <w:t>et al.</w:t>
      </w:r>
      <w:r w:rsidRPr="006A28AF">
        <w:rPr>
          <w:noProof/>
        </w:rPr>
        <w:t xml:space="preserve">, “Gapped BLAST and PSI-BLAST: A new generation of protein database search programs,” </w:t>
      </w:r>
      <w:r w:rsidRPr="006A28AF">
        <w:rPr>
          <w:i/>
          <w:iCs/>
          <w:noProof/>
        </w:rPr>
        <w:t>Nucleic Acids Research</w:t>
      </w:r>
      <w:r w:rsidRPr="006A28AF">
        <w:rPr>
          <w:noProof/>
        </w:rPr>
        <w:t>. 1997, doi: 10.1093/nar/25.17.3389.</w:t>
      </w:r>
    </w:p>
    <w:p w14:paraId="0519B6D0" w14:textId="77777777" w:rsidR="006A28AF" w:rsidRPr="006A28AF" w:rsidRDefault="006A28AF" w:rsidP="006A28AF">
      <w:pPr>
        <w:widowControl w:val="0"/>
        <w:autoSpaceDE w:val="0"/>
        <w:autoSpaceDN w:val="0"/>
        <w:adjustRightInd w:val="0"/>
        <w:ind w:left="640" w:hanging="640"/>
        <w:rPr>
          <w:noProof/>
        </w:rPr>
      </w:pPr>
      <w:r w:rsidRPr="006A28AF">
        <w:rPr>
          <w:noProof/>
        </w:rPr>
        <w:t>[20]</w:t>
      </w:r>
      <w:r w:rsidRPr="006A28AF">
        <w:rPr>
          <w:noProof/>
        </w:rPr>
        <w:tab/>
        <w:t xml:space="preserve">M. Gribskov, A. D. McLachlan, and D. Eisenberg, “Profile analysis: detection of distantly related proteins.,” </w:t>
      </w:r>
      <w:r w:rsidRPr="006A28AF">
        <w:rPr>
          <w:i/>
          <w:iCs/>
          <w:noProof/>
        </w:rPr>
        <w:t>Proc. Natl. Acad. Sci. U. S. A.</w:t>
      </w:r>
      <w:r w:rsidRPr="006A28AF">
        <w:rPr>
          <w:noProof/>
        </w:rPr>
        <w:t>, 1987, doi: 10.1073/pnas.84.13.4355.</w:t>
      </w:r>
    </w:p>
    <w:p w14:paraId="4686F0FA" w14:textId="77777777" w:rsidR="006A28AF" w:rsidRPr="006A28AF" w:rsidRDefault="006A28AF" w:rsidP="006A28AF">
      <w:pPr>
        <w:widowControl w:val="0"/>
        <w:autoSpaceDE w:val="0"/>
        <w:autoSpaceDN w:val="0"/>
        <w:adjustRightInd w:val="0"/>
        <w:ind w:left="640" w:hanging="640"/>
        <w:rPr>
          <w:noProof/>
        </w:rPr>
      </w:pPr>
      <w:r w:rsidRPr="006A28AF">
        <w:rPr>
          <w:noProof/>
        </w:rPr>
        <w:t>[21]</w:t>
      </w:r>
      <w:r w:rsidRPr="006A28AF">
        <w:rPr>
          <w:noProof/>
        </w:rPr>
        <w:tab/>
        <w:t xml:space="preserve">A. Bairoch, “PROSITE: A dictionary of sites and patterns in proteins,” </w:t>
      </w:r>
      <w:r w:rsidRPr="006A28AF">
        <w:rPr>
          <w:i/>
          <w:iCs/>
          <w:noProof/>
        </w:rPr>
        <w:t>Nucleic Acids Research</w:t>
      </w:r>
      <w:r w:rsidRPr="006A28AF">
        <w:rPr>
          <w:noProof/>
        </w:rPr>
        <w:t>. 1992, doi: 10.1093/nar/20.suppl.2013.</w:t>
      </w:r>
    </w:p>
    <w:p w14:paraId="41D76F20" w14:textId="77777777" w:rsidR="006A28AF" w:rsidRPr="006A28AF" w:rsidRDefault="006A28AF" w:rsidP="006A28AF">
      <w:pPr>
        <w:widowControl w:val="0"/>
        <w:autoSpaceDE w:val="0"/>
        <w:autoSpaceDN w:val="0"/>
        <w:adjustRightInd w:val="0"/>
        <w:ind w:left="640" w:hanging="640"/>
        <w:rPr>
          <w:noProof/>
        </w:rPr>
      </w:pPr>
      <w:r w:rsidRPr="006A28AF">
        <w:rPr>
          <w:noProof/>
        </w:rPr>
        <w:t>[22]</w:t>
      </w:r>
      <w:r w:rsidRPr="006A28AF">
        <w:rPr>
          <w:noProof/>
        </w:rPr>
        <w:tab/>
        <w:t xml:space="preserve">T. K. Attwood, M. E. Beck, D. R. Flower, P. Scordis, and J. N. Selley, “The PRINTS protein fingerprint database in its fifth year,” </w:t>
      </w:r>
      <w:r w:rsidRPr="006A28AF">
        <w:rPr>
          <w:i/>
          <w:iCs/>
          <w:noProof/>
        </w:rPr>
        <w:t>Nucleic Acids Res.</w:t>
      </w:r>
      <w:r w:rsidRPr="006A28AF">
        <w:rPr>
          <w:noProof/>
        </w:rPr>
        <w:t>, 1998, doi: 10.1093/nar/26.1.304.</w:t>
      </w:r>
    </w:p>
    <w:p w14:paraId="00CF0355" w14:textId="77777777" w:rsidR="006A28AF" w:rsidRPr="006A28AF" w:rsidRDefault="006A28AF" w:rsidP="006A28AF">
      <w:pPr>
        <w:widowControl w:val="0"/>
        <w:autoSpaceDE w:val="0"/>
        <w:autoSpaceDN w:val="0"/>
        <w:adjustRightInd w:val="0"/>
        <w:ind w:left="640" w:hanging="640"/>
        <w:rPr>
          <w:noProof/>
        </w:rPr>
      </w:pPr>
      <w:r w:rsidRPr="006A28AF">
        <w:rPr>
          <w:noProof/>
        </w:rPr>
        <w:t>[23]</w:t>
      </w:r>
      <w:r w:rsidRPr="006A28AF">
        <w:rPr>
          <w:noProof/>
        </w:rPr>
        <w:tab/>
        <w:t xml:space="preserve">P. Baldi, Y. Chauvin, T. Hunkapiller, and M. A. Mcclure, “Hidden Markov models of biological primary sequence information,” </w:t>
      </w:r>
      <w:r w:rsidRPr="006A28AF">
        <w:rPr>
          <w:i/>
          <w:iCs/>
          <w:noProof/>
        </w:rPr>
        <w:t>Proc. Natl. Acad. Sci. U. S. A.</w:t>
      </w:r>
      <w:r w:rsidRPr="006A28AF">
        <w:rPr>
          <w:noProof/>
        </w:rPr>
        <w:t>, 1994, doi: 10.1073/pnas.91.3.1059.</w:t>
      </w:r>
    </w:p>
    <w:p w14:paraId="20BF8C27" w14:textId="77777777" w:rsidR="006A28AF" w:rsidRPr="006A28AF" w:rsidRDefault="006A28AF" w:rsidP="006A28AF">
      <w:pPr>
        <w:widowControl w:val="0"/>
        <w:autoSpaceDE w:val="0"/>
        <w:autoSpaceDN w:val="0"/>
        <w:adjustRightInd w:val="0"/>
        <w:ind w:left="640" w:hanging="640"/>
        <w:rPr>
          <w:noProof/>
        </w:rPr>
      </w:pPr>
      <w:r w:rsidRPr="006A28AF">
        <w:rPr>
          <w:noProof/>
        </w:rPr>
        <w:t>[24]</w:t>
      </w:r>
      <w:r w:rsidRPr="006A28AF">
        <w:rPr>
          <w:noProof/>
        </w:rPr>
        <w:tab/>
        <w:t xml:space="preserve">A. Krogh, M. Brown, I. S. Mian, K. Sjölander, and D. Haussler, “Hidden Markov Models in computational biology applications to protein modeling,” </w:t>
      </w:r>
      <w:r w:rsidRPr="006A28AF">
        <w:rPr>
          <w:i/>
          <w:iCs/>
          <w:noProof/>
        </w:rPr>
        <w:t>J. Mol. Biol.</w:t>
      </w:r>
      <w:r w:rsidRPr="006A28AF">
        <w:rPr>
          <w:noProof/>
        </w:rPr>
        <w:t>, 1994, doi: 10.1006/jmbi.1994.1104.</w:t>
      </w:r>
    </w:p>
    <w:p w14:paraId="6F707774" w14:textId="77777777" w:rsidR="006A28AF" w:rsidRPr="006A28AF" w:rsidRDefault="006A28AF" w:rsidP="006A28AF">
      <w:pPr>
        <w:widowControl w:val="0"/>
        <w:autoSpaceDE w:val="0"/>
        <w:autoSpaceDN w:val="0"/>
        <w:adjustRightInd w:val="0"/>
        <w:ind w:left="640" w:hanging="640"/>
        <w:rPr>
          <w:noProof/>
        </w:rPr>
      </w:pPr>
      <w:r w:rsidRPr="006A28AF">
        <w:rPr>
          <w:noProof/>
        </w:rPr>
        <w:t>[25]</w:t>
      </w:r>
      <w:r w:rsidRPr="006A28AF">
        <w:rPr>
          <w:noProof/>
        </w:rPr>
        <w:tab/>
        <w:t xml:space="preserve">S. R. Eddy, “Multiple alignment using hidden Markov models.,” </w:t>
      </w:r>
      <w:r w:rsidRPr="006A28AF">
        <w:rPr>
          <w:i/>
          <w:iCs/>
          <w:noProof/>
        </w:rPr>
        <w:t>Proc. Int. Conf. Intell. Syst. Mol. Biol.</w:t>
      </w:r>
      <w:r w:rsidRPr="006A28AF">
        <w:rPr>
          <w:noProof/>
        </w:rPr>
        <w:t>, 1995.</w:t>
      </w:r>
    </w:p>
    <w:p w14:paraId="48A386D4" w14:textId="77777777" w:rsidR="006A28AF" w:rsidRPr="006A28AF" w:rsidRDefault="006A28AF" w:rsidP="006A28AF">
      <w:pPr>
        <w:widowControl w:val="0"/>
        <w:autoSpaceDE w:val="0"/>
        <w:autoSpaceDN w:val="0"/>
        <w:adjustRightInd w:val="0"/>
        <w:ind w:left="640" w:hanging="640"/>
        <w:rPr>
          <w:noProof/>
        </w:rPr>
      </w:pPr>
      <w:r w:rsidRPr="006A28AF">
        <w:rPr>
          <w:noProof/>
        </w:rPr>
        <w:t>[26]</w:t>
      </w:r>
      <w:r w:rsidRPr="006A28AF">
        <w:rPr>
          <w:noProof/>
        </w:rPr>
        <w:tab/>
        <w:t xml:space="preserve">J. McDowall and S. Hunter, “InterPro protein classification.,” </w:t>
      </w:r>
      <w:r w:rsidRPr="006A28AF">
        <w:rPr>
          <w:i/>
          <w:iCs/>
          <w:noProof/>
        </w:rPr>
        <w:t>Methods Mol. Biol.</w:t>
      </w:r>
      <w:r w:rsidRPr="006A28AF">
        <w:rPr>
          <w:noProof/>
        </w:rPr>
        <w:t>, 2011, doi: 10.1007/978-1-60761-977-2_3.</w:t>
      </w:r>
    </w:p>
    <w:p w14:paraId="4478419E" w14:textId="77777777" w:rsidR="006A28AF" w:rsidRPr="006A28AF" w:rsidRDefault="006A28AF" w:rsidP="006A28AF">
      <w:pPr>
        <w:widowControl w:val="0"/>
        <w:autoSpaceDE w:val="0"/>
        <w:autoSpaceDN w:val="0"/>
        <w:adjustRightInd w:val="0"/>
        <w:ind w:left="640" w:hanging="640"/>
        <w:rPr>
          <w:noProof/>
        </w:rPr>
      </w:pPr>
      <w:r w:rsidRPr="006A28AF">
        <w:rPr>
          <w:noProof/>
        </w:rPr>
        <w:t>[27]</w:t>
      </w:r>
      <w:r w:rsidRPr="006A28AF">
        <w:rPr>
          <w:noProof/>
        </w:rPr>
        <w:tab/>
        <w:t xml:space="preserve">W. Chmielnicki and K. Staçpor, “A hybrid discriminative/generative approach to protein fold recognition,” </w:t>
      </w:r>
      <w:r w:rsidRPr="006A28AF">
        <w:rPr>
          <w:i/>
          <w:iCs/>
          <w:noProof/>
        </w:rPr>
        <w:t>Neurocomputing</w:t>
      </w:r>
      <w:r w:rsidRPr="006A28AF">
        <w:rPr>
          <w:noProof/>
        </w:rPr>
        <w:t>, 2012, doi: 10.1016/j.neucom.2011.04.033.</w:t>
      </w:r>
    </w:p>
    <w:p w14:paraId="547A12A1" w14:textId="77777777" w:rsidR="006A28AF" w:rsidRPr="006A28AF" w:rsidRDefault="006A28AF" w:rsidP="006A28AF">
      <w:pPr>
        <w:widowControl w:val="0"/>
        <w:autoSpaceDE w:val="0"/>
        <w:autoSpaceDN w:val="0"/>
        <w:adjustRightInd w:val="0"/>
        <w:ind w:left="640" w:hanging="640"/>
        <w:rPr>
          <w:noProof/>
        </w:rPr>
      </w:pPr>
      <w:r w:rsidRPr="006A28AF">
        <w:rPr>
          <w:noProof/>
        </w:rPr>
        <w:t>[28]</w:t>
      </w:r>
      <w:r w:rsidRPr="006A28AF">
        <w:rPr>
          <w:noProof/>
        </w:rPr>
        <w:tab/>
        <w:t xml:space="preserve">C. H. Q. Ding and I. Dubchak, “Multi-class protein fold recognition using support vector machines and neural networks,” </w:t>
      </w:r>
      <w:r w:rsidRPr="006A28AF">
        <w:rPr>
          <w:i/>
          <w:iCs/>
          <w:noProof/>
        </w:rPr>
        <w:t>Bioinformatics</w:t>
      </w:r>
      <w:r w:rsidRPr="006A28AF">
        <w:rPr>
          <w:noProof/>
        </w:rPr>
        <w:t>, 2001, doi: 10.1093/bioinformatics/17.4.349.</w:t>
      </w:r>
    </w:p>
    <w:p w14:paraId="6A298839" w14:textId="77777777" w:rsidR="006A28AF" w:rsidRPr="006A28AF" w:rsidRDefault="006A28AF" w:rsidP="006A28AF">
      <w:pPr>
        <w:widowControl w:val="0"/>
        <w:autoSpaceDE w:val="0"/>
        <w:autoSpaceDN w:val="0"/>
        <w:adjustRightInd w:val="0"/>
        <w:ind w:left="640" w:hanging="640"/>
        <w:rPr>
          <w:noProof/>
        </w:rPr>
      </w:pPr>
      <w:r w:rsidRPr="006A28AF">
        <w:rPr>
          <w:noProof/>
        </w:rPr>
        <w:t>[29]</w:t>
      </w:r>
      <w:r w:rsidRPr="006A28AF">
        <w:rPr>
          <w:noProof/>
        </w:rPr>
        <w:tab/>
        <w:t xml:space="preserve">C. Leslie, E. Eskin, and W. S. Noble, “The spectrum kernel: a string kernel for SVM protein classification.,” </w:t>
      </w:r>
      <w:r w:rsidRPr="006A28AF">
        <w:rPr>
          <w:i/>
          <w:iCs/>
          <w:noProof/>
        </w:rPr>
        <w:t>Pac. Symp. Biocomput.</w:t>
      </w:r>
      <w:r w:rsidRPr="006A28AF">
        <w:rPr>
          <w:noProof/>
        </w:rPr>
        <w:t>, 2002, doi: 10.1142/9789812799623_0053.</w:t>
      </w:r>
    </w:p>
    <w:p w14:paraId="565BD576" w14:textId="77777777" w:rsidR="006A28AF" w:rsidRPr="006A28AF" w:rsidRDefault="006A28AF" w:rsidP="006A28AF">
      <w:pPr>
        <w:widowControl w:val="0"/>
        <w:autoSpaceDE w:val="0"/>
        <w:autoSpaceDN w:val="0"/>
        <w:adjustRightInd w:val="0"/>
        <w:ind w:left="640" w:hanging="640"/>
        <w:rPr>
          <w:noProof/>
        </w:rPr>
      </w:pPr>
      <w:r w:rsidRPr="006A28AF">
        <w:rPr>
          <w:noProof/>
        </w:rPr>
        <w:t>[30]</w:t>
      </w:r>
      <w:r w:rsidRPr="006A28AF">
        <w:rPr>
          <w:noProof/>
        </w:rPr>
        <w:tab/>
        <w:t xml:space="preserve">T. Jaakkola, M. Diekhans, and D. Haussler, “Using the Fisher kernel method to detect remote protein homologies.,” </w:t>
      </w:r>
      <w:r w:rsidRPr="006A28AF">
        <w:rPr>
          <w:i/>
          <w:iCs/>
          <w:noProof/>
        </w:rPr>
        <w:t>Proc. Int. Conf. Intell. Syst. Mol. Biol.</w:t>
      </w:r>
      <w:r w:rsidRPr="006A28AF">
        <w:rPr>
          <w:noProof/>
        </w:rPr>
        <w:t>, 1999.</w:t>
      </w:r>
    </w:p>
    <w:p w14:paraId="1C18F925" w14:textId="77777777" w:rsidR="006A28AF" w:rsidRPr="006A28AF" w:rsidRDefault="006A28AF" w:rsidP="006A28AF">
      <w:pPr>
        <w:widowControl w:val="0"/>
        <w:autoSpaceDE w:val="0"/>
        <w:autoSpaceDN w:val="0"/>
        <w:adjustRightInd w:val="0"/>
        <w:ind w:left="640" w:hanging="640"/>
        <w:rPr>
          <w:noProof/>
        </w:rPr>
      </w:pPr>
      <w:r w:rsidRPr="006A28AF">
        <w:rPr>
          <w:noProof/>
        </w:rPr>
        <w:t>[31]</w:t>
      </w:r>
      <w:r w:rsidRPr="006A28AF">
        <w:rPr>
          <w:noProof/>
        </w:rPr>
        <w:tab/>
        <w:t xml:space="preserve">A. C. Tan, D. Gilbert, and Y. Deville, “Multi-class protein fold classification using a new ensemble machine learning approach.,” </w:t>
      </w:r>
      <w:r w:rsidRPr="006A28AF">
        <w:rPr>
          <w:i/>
          <w:iCs/>
          <w:noProof/>
        </w:rPr>
        <w:t>Genome Inform.</w:t>
      </w:r>
      <w:r w:rsidRPr="006A28AF">
        <w:rPr>
          <w:noProof/>
        </w:rPr>
        <w:t>, 2003, doi: 10.11234/gi1990.14.206.</w:t>
      </w:r>
    </w:p>
    <w:p w14:paraId="051ABBCA" w14:textId="77777777" w:rsidR="006A28AF" w:rsidRPr="006A28AF" w:rsidRDefault="006A28AF" w:rsidP="006A28AF">
      <w:pPr>
        <w:widowControl w:val="0"/>
        <w:autoSpaceDE w:val="0"/>
        <w:autoSpaceDN w:val="0"/>
        <w:adjustRightInd w:val="0"/>
        <w:ind w:left="640" w:hanging="640"/>
        <w:rPr>
          <w:noProof/>
        </w:rPr>
      </w:pPr>
      <w:r w:rsidRPr="006A28AF">
        <w:rPr>
          <w:noProof/>
        </w:rPr>
        <w:t>[32]</w:t>
      </w:r>
      <w:r w:rsidRPr="006A28AF">
        <w:rPr>
          <w:noProof/>
        </w:rPr>
        <w:tab/>
        <w:t xml:space="preserve">C. S. Leslie, E. Eskin, A. Cohen, J. Weston, and W. S. Noble, “Mismatch string kernels for discriminative protein classification,” </w:t>
      </w:r>
      <w:r w:rsidRPr="006A28AF">
        <w:rPr>
          <w:i/>
          <w:iCs/>
          <w:noProof/>
        </w:rPr>
        <w:t>Bioinformatics</w:t>
      </w:r>
      <w:r w:rsidRPr="006A28AF">
        <w:rPr>
          <w:noProof/>
        </w:rPr>
        <w:t>, 2004, doi: 10.1093/bioinformatics/btg431.</w:t>
      </w:r>
    </w:p>
    <w:p w14:paraId="6DA2E276" w14:textId="77777777" w:rsidR="006A28AF" w:rsidRPr="006A28AF" w:rsidRDefault="006A28AF" w:rsidP="006A28AF">
      <w:pPr>
        <w:widowControl w:val="0"/>
        <w:autoSpaceDE w:val="0"/>
        <w:autoSpaceDN w:val="0"/>
        <w:adjustRightInd w:val="0"/>
        <w:ind w:left="640" w:hanging="640"/>
        <w:rPr>
          <w:noProof/>
        </w:rPr>
      </w:pPr>
      <w:r w:rsidRPr="006A28AF">
        <w:rPr>
          <w:noProof/>
        </w:rPr>
        <w:t>[33]</w:t>
      </w:r>
      <w:r w:rsidRPr="006A28AF">
        <w:rPr>
          <w:noProof/>
        </w:rPr>
        <w:tab/>
        <w:t>S. Diplaris, G. Tsoumakas, P. A. Mitkas, and I. Vlahavas, “Protein classification with multiple algorithms,” 2005, doi: 10.1007/11573036_42.</w:t>
      </w:r>
    </w:p>
    <w:p w14:paraId="1CD6BDE8" w14:textId="77777777" w:rsidR="006A28AF" w:rsidRPr="006A28AF" w:rsidRDefault="006A28AF" w:rsidP="006A28AF">
      <w:pPr>
        <w:widowControl w:val="0"/>
        <w:autoSpaceDE w:val="0"/>
        <w:autoSpaceDN w:val="0"/>
        <w:adjustRightInd w:val="0"/>
        <w:ind w:left="640" w:hanging="640"/>
        <w:rPr>
          <w:noProof/>
        </w:rPr>
      </w:pPr>
      <w:r w:rsidRPr="006A28AF">
        <w:rPr>
          <w:noProof/>
        </w:rPr>
        <w:t>[34]</w:t>
      </w:r>
      <w:r w:rsidRPr="006A28AF">
        <w:rPr>
          <w:noProof/>
        </w:rPr>
        <w:tab/>
        <w:t xml:space="preserve">O. Çamoǧlu, T. Can, A. K. Singh, and Y. F. Wang, “Decision tree based information integration for automated protein classification,” </w:t>
      </w:r>
      <w:r w:rsidRPr="006A28AF">
        <w:rPr>
          <w:i/>
          <w:iCs/>
          <w:noProof/>
        </w:rPr>
        <w:t>J. Bioinform. Comput. Biol.</w:t>
      </w:r>
      <w:r w:rsidRPr="006A28AF">
        <w:rPr>
          <w:noProof/>
        </w:rPr>
        <w:t>, 2005, doi: 10.1142/S0219720005001259.</w:t>
      </w:r>
    </w:p>
    <w:p w14:paraId="75403CA1" w14:textId="77777777" w:rsidR="006A28AF" w:rsidRPr="006A28AF" w:rsidRDefault="006A28AF" w:rsidP="006A28AF">
      <w:pPr>
        <w:widowControl w:val="0"/>
        <w:autoSpaceDE w:val="0"/>
        <w:autoSpaceDN w:val="0"/>
        <w:adjustRightInd w:val="0"/>
        <w:ind w:left="640" w:hanging="640"/>
        <w:rPr>
          <w:noProof/>
        </w:rPr>
      </w:pPr>
      <w:r w:rsidRPr="006A28AF">
        <w:rPr>
          <w:noProof/>
        </w:rPr>
        <w:t>[35]</w:t>
      </w:r>
      <w:r w:rsidRPr="006A28AF">
        <w:rPr>
          <w:noProof/>
        </w:rPr>
        <w:tab/>
        <w:t xml:space="preserve">Z. Xing, J. Pei, and E. Keogh, “A brief survey on sequence classification,” </w:t>
      </w:r>
      <w:r w:rsidRPr="006A28AF">
        <w:rPr>
          <w:i/>
          <w:iCs/>
          <w:noProof/>
        </w:rPr>
        <w:t>ACM SIGKDD Explor. Newsl.</w:t>
      </w:r>
      <w:r w:rsidRPr="006A28AF">
        <w:rPr>
          <w:noProof/>
        </w:rPr>
        <w:t>, 2010, doi: 10.1145/1882471.1882478.</w:t>
      </w:r>
    </w:p>
    <w:p w14:paraId="3C62D40A" w14:textId="77777777" w:rsidR="006A28AF" w:rsidRPr="006A28AF" w:rsidRDefault="006A28AF" w:rsidP="006A28AF">
      <w:pPr>
        <w:widowControl w:val="0"/>
        <w:autoSpaceDE w:val="0"/>
        <w:autoSpaceDN w:val="0"/>
        <w:adjustRightInd w:val="0"/>
        <w:ind w:left="640" w:hanging="640"/>
        <w:rPr>
          <w:noProof/>
        </w:rPr>
      </w:pPr>
      <w:r w:rsidRPr="006A28AF">
        <w:rPr>
          <w:noProof/>
        </w:rPr>
        <w:t>[36]</w:t>
      </w:r>
      <w:r w:rsidRPr="006A28AF">
        <w:rPr>
          <w:noProof/>
        </w:rPr>
        <w:tab/>
        <w:t xml:space="preserve">L. Nanni, A. Lumini, and S. Brahnam, “An empirical study of different approaches for protein classification,” </w:t>
      </w:r>
      <w:r w:rsidRPr="006A28AF">
        <w:rPr>
          <w:i/>
          <w:iCs/>
          <w:noProof/>
        </w:rPr>
        <w:t>Sci. World J.</w:t>
      </w:r>
      <w:r w:rsidRPr="006A28AF">
        <w:rPr>
          <w:noProof/>
        </w:rPr>
        <w:t>, 2014, doi: 10.1155/2014/236717.</w:t>
      </w:r>
    </w:p>
    <w:p w14:paraId="366D5EAC" w14:textId="77777777" w:rsidR="006A28AF" w:rsidRPr="006A28AF" w:rsidRDefault="006A28AF" w:rsidP="006A28AF">
      <w:pPr>
        <w:widowControl w:val="0"/>
        <w:autoSpaceDE w:val="0"/>
        <w:autoSpaceDN w:val="0"/>
        <w:adjustRightInd w:val="0"/>
        <w:ind w:left="640" w:hanging="640"/>
        <w:rPr>
          <w:noProof/>
        </w:rPr>
      </w:pPr>
      <w:r w:rsidRPr="006A28AF">
        <w:rPr>
          <w:noProof/>
        </w:rPr>
        <w:t>[37]</w:t>
      </w:r>
      <w:r w:rsidRPr="006A28AF">
        <w:rPr>
          <w:noProof/>
        </w:rPr>
        <w:tab/>
        <w:t xml:space="preserve">S. Nojoomi and P. Koehl, “String kernels for protein sequence comparisons: Improved fold recognition,” </w:t>
      </w:r>
      <w:r w:rsidRPr="006A28AF">
        <w:rPr>
          <w:i/>
          <w:iCs/>
          <w:noProof/>
        </w:rPr>
        <w:t>BMC Bioinformatics</w:t>
      </w:r>
      <w:r w:rsidRPr="006A28AF">
        <w:rPr>
          <w:noProof/>
        </w:rPr>
        <w:t>, 2017, doi: 10.1186/s12859-017-1560-9.</w:t>
      </w:r>
    </w:p>
    <w:p w14:paraId="1CD5BA90" w14:textId="77777777" w:rsidR="006A28AF" w:rsidRPr="006A28AF" w:rsidRDefault="006A28AF" w:rsidP="006A28AF">
      <w:pPr>
        <w:widowControl w:val="0"/>
        <w:autoSpaceDE w:val="0"/>
        <w:autoSpaceDN w:val="0"/>
        <w:adjustRightInd w:val="0"/>
        <w:ind w:left="640" w:hanging="640"/>
        <w:rPr>
          <w:noProof/>
        </w:rPr>
      </w:pPr>
      <w:r w:rsidRPr="006A28AF">
        <w:rPr>
          <w:noProof/>
        </w:rPr>
        <w:lastRenderedPageBreak/>
        <w:t>[38]</w:t>
      </w:r>
      <w:r w:rsidRPr="006A28AF">
        <w:rPr>
          <w:noProof/>
        </w:rPr>
        <w:tab/>
        <w:t xml:space="preserve">G. X. Yu, B. H. Park, P. Chandramohan, R. Munavalli, A. Geist, and N. F. Samatova, “In silico discovery of enzyme-substrate specificity-determining residue clusters,” </w:t>
      </w:r>
      <w:r w:rsidRPr="006A28AF">
        <w:rPr>
          <w:i/>
          <w:iCs/>
          <w:noProof/>
        </w:rPr>
        <w:t>J. Mol. Biol.</w:t>
      </w:r>
      <w:r w:rsidRPr="006A28AF">
        <w:rPr>
          <w:noProof/>
        </w:rPr>
        <w:t>, vol. 352, no. 5, pp. 1105–1117, 2005, doi: 10.1016/j.jmb.2005.08.008.</w:t>
      </w:r>
    </w:p>
    <w:p w14:paraId="4E62E421" w14:textId="77777777" w:rsidR="006A28AF" w:rsidRPr="006A28AF" w:rsidRDefault="006A28AF" w:rsidP="006A28AF">
      <w:pPr>
        <w:widowControl w:val="0"/>
        <w:autoSpaceDE w:val="0"/>
        <w:autoSpaceDN w:val="0"/>
        <w:adjustRightInd w:val="0"/>
        <w:ind w:left="640" w:hanging="640"/>
        <w:rPr>
          <w:noProof/>
        </w:rPr>
      </w:pPr>
      <w:r w:rsidRPr="006A28AF">
        <w:rPr>
          <w:noProof/>
        </w:rPr>
        <w:t>[39]</w:t>
      </w:r>
      <w:r w:rsidRPr="006A28AF">
        <w:rPr>
          <w:noProof/>
        </w:rPr>
        <w:tab/>
        <w:t>M. Deshpande and G. Karypis, “Evaluation of techniques for classifying biological sequences,” 2002, doi: 10.1007/3-540-47887-6_41.</w:t>
      </w:r>
    </w:p>
    <w:p w14:paraId="42D69A35" w14:textId="77777777" w:rsidR="006A28AF" w:rsidRPr="006A28AF" w:rsidRDefault="006A28AF" w:rsidP="006A28AF">
      <w:pPr>
        <w:widowControl w:val="0"/>
        <w:autoSpaceDE w:val="0"/>
        <w:autoSpaceDN w:val="0"/>
        <w:adjustRightInd w:val="0"/>
        <w:ind w:left="640" w:hanging="640"/>
        <w:rPr>
          <w:noProof/>
        </w:rPr>
      </w:pPr>
      <w:r w:rsidRPr="006A28AF">
        <w:rPr>
          <w:noProof/>
        </w:rPr>
        <w:t>[40]</w:t>
      </w:r>
      <w:r w:rsidRPr="006A28AF">
        <w:rPr>
          <w:noProof/>
        </w:rPr>
        <w:tab/>
        <w:t xml:space="preserve">G. Rätsch, S. Sonnenburg, and C. Schäfer, “Learning interpretable SVMs for biological sequence classification,” </w:t>
      </w:r>
      <w:r w:rsidRPr="006A28AF">
        <w:rPr>
          <w:i/>
          <w:iCs/>
          <w:noProof/>
        </w:rPr>
        <w:t>BMC Bioinformatics</w:t>
      </w:r>
      <w:r w:rsidRPr="006A28AF">
        <w:rPr>
          <w:noProof/>
        </w:rPr>
        <w:t>, 2006, doi: 10.1186/1471-2105-7-S1-S9.</w:t>
      </w:r>
    </w:p>
    <w:p w14:paraId="3DE6C363" w14:textId="77777777" w:rsidR="006A28AF" w:rsidRPr="006A28AF" w:rsidRDefault="006A28AF" w:rsidP="006A28AF">
      <w:pPr>
        <w:widowControl w:val="0"/>
        <w:autoSpaceDE w:val="0"/>
        <w:autoSpaceDN w:val="0"/>
        <w:adjustRightInd w:val="0"/>
        <w:ind w:left="640" w:hanging="640"/>
        <w:rPr>
          <w:noProof/>
        </w:rPr>
      </w:pPr>
      <w:r w:rsidRPr="006A28AF">
        <w:rPr>
          <w:noProof/>
        </w:rPr>
        <w:t>[41]</w:t>
      </w:r>
      <w:r w:rsidRPr="006A28AF">
        <w:rPr>
          <w:noProof/>
        </w:rPr>
        <w:tab/>
        <w:t>S. Sonnenburg, G. Rätsch, and B. Schölkopf, “Large scale genomic sequence SVM classifiers,” 2005, doi: 10.1145/1102351.1102458.</w:t>
      </w:r>
    </w:p>
    <w:p w14:paraId="58E28887" w14:textId="77777777" w:rsidR="006A28AF" w:rsidRPr="006A28AF" w:rsidRDefault="006A28AF" w:rsidP="006A28AF">
      <w:pPr>
        <w:widowControl w:val="0"/>
        <w:autoSpaceDE w:val="0"/>
        <w:autoSpaceDN w:val="0"/>
        <w:adjustRightInd w:val="0"/>
        <w:ind w:left="640" w:hanging="640"/>
        <w:rPr>
          <w:noProof/>
        </w:rPr>
      </w:pPr>
      <w:r w:rsidRPr="006A28AF">
        <w:rPr>
          <w:noProof/>
        </w:rPr>
        <w:t>[42]</w:t>
      </w:r>
      <w:r w:rsidRPr="006A28AF">
        <w:rPr>
          <w:noProof/>
        </w:rPr>
        <w:tab/>
        <w:t xml:space="preserve">H. Saigo, J. P. Vert, N. Ueda, and T. Akutsu, “Protein homology detection using string alignment kernels,” </w:t>
      </w:r>
      <w:r w:rsidRPr="006A28AF">
        <w:rPr>
          <w:i/>
          <w:iCs/>
          <w:noProof/>
        </w:rPr>
        <w:t>Bioinformatics</w:t>
      </w:r>
      <w:r w:rsidRPr="006A28AF">
        <w:rPr>
          <w:noProof/>
        </w:rPr>
        <w:t>, 2004, doi: 10.1093/bioinformatics/bth141.</w:t>
      </w:r>
    </w:p>
    <w:p w14:paraId="059C7B8A" w14:textId="77777777" w:rsidR="006A28AF" w:rsidRPr="006A28AF" w:rsidRDefault="006A28AF" w:rsidP="006A28AF">
      <w:pPr>
        <w:widowControl w:val="0"/>
        <w:autoSpaceDE w:val="0"/>
        <w:autoSpaceDN w:val="0"/>
        <w:adjustRightInd w:val="0"/>
        <w:ind w:left="640" w:hanging="640"/>
        <w:rPr>
          <w:noProof/>
        </w:rPr>
      </w:pPr>
      <w:r w:rsidRPr="006A28AF">
        <w:rPr>
          <w:noProof/>
        </w:rPr>
        <w:t>[43]</w:t>
      </w:r>
      <w:r w:rsidRPr="006A28AF">
        <w:rPr>
          <w:noProof/>
        </w:rPr>
        <w:tab/>
        <w:t xml:space="preserve">T. Jaakkola, M. Diekhans, and D. Haussler, “A discriminative framework for detecting remote protein homologies,” </w:t>
      </w:r>
      <w:r w:rsidRPr="006A28AF">
        <w:rPr>
          <w:i/>
          <w:iCs/>
          <w:noProof/>
        </w:rPr>
        <w:t>Journal of Computational Biology</w:t>
      </w:r>
      <w:r w:rsidRPr="006A28AF">
        <w:rPr>
          <w:noProof/>
        </w:rPr>
        <w:t>. 2000, doi: 10.1089/10665270050081405.</w:t>
      </w:r>
    </w:p>
    <w:p w14:paraId="5F3BFE1A" w14:textId="77777777" w:rsidR="006A28AF" w:rsidRPr="006A28AF" w:rsidRDefault="006A28AF" w:rsidP="006A28AF">
      <w:pPr>
        <w:widowControl w:val="0"/>
        <w:autoSpaceDE w:val="0"/>
        <w:autoSpaceDN w:val="0"/>
        <w:adjustRightInd w:val="0"/>
        <w:ind w:left="640" w:hanging="640"/>
        <w:rPr>
          <w:noProof/>
        </w:rPr>
      </w:pPr>
      <w:r w:rsidRPr="006A28AF">
        <w:rPr>
          <w:noProof/>
        </w:rPr>
        <w:t>[44]</w:t>
      </w:r>
      <w:r w:rsidRPr="006A28AF">
        <w:rPr>
          <w:noProof/>
        </w:rPr>
        <w:tab/>
        <w:t xml:space="preserve">G. Rätsch, S. Sonnenburg, and B. Schölkopf, “RASE: Recognition of alternatively spliced exons in C.elegans,” </w:t>
      </w:r>
      <w:r w:rsidRPr="006A28AF">
        <w:rPr>
          <w:i/>
          <w:iCs/>
          <w:noProof/>
        </w:rPr>
        <w:t>Bioinformatics</w:t>
      </w:r>
      <w:r w:rsidRPr="006A28AF">
        <w:rPr>
          <w:noProof/>
        </w:rPr>
        <w:t>, 2005, doi: 10.1093/bioinformatics/bti1053.</w:t>
      </w:r>
    </w:p>
    <w:p w14:paraId="1B90024A" w14:textId="77777777" w:rsidR="006A28AF" w:rsidRPr="006A28AF" w:rsidRDefault="006A28AF" w:rsidP="006A28AF">
      <w:pPr>
        <w:widowControl w:val="0"/>
        <w:autoSpaceDE w:val="0"/>
        <w:autoSpaceDN w:val="0"/>
        <w:adjustRightInd w:val="0"/>
        <w:ind w:left="640" w:hanging="640"/>
        <w:rPr>
          <w:noProof/>
        </w:rPr>
      </w:pPr>
      <w:r w:rsidRPr="006A28AF">
        <w:rPr>
          <w:noProof/>
        </w:rPr>
        <w:t>[45]</w:t>
      </w:r>
      <w:r w:rsidRPr="006A28AF">
        <w:rPr>
          <w:noProof/>
        </w:rPr>
        <w:tab/>
        <w:t xml:space="preserve">H. Nakashima, K. Nishikawa, and T. Ooi, “The folding type of a protein is relevant to the amino acid composition,” </w:t>
      </w:r>
      <w:r w:rsidRPr="006A28AF">
        <w:rPr>
          <w:i/>
          <w:iCs/>
          <w:noProof/>
        </w:rPr>
        <w:t>J. Biochem.</w:t>
      </w:r>
      <w:r w:rsidRPr="006A28AF">
        <w:rPr>
          <w:noProof/>
        </w:rPr>
        <w:t>, 1986, doi: 10.1093/oxfordjournals.jbchem.a135454.</w:t>
      </w:r>
    </w:p>
    <w:p w14:paraId="7EB4985C" w14:textId="77777777" w:rsidR="006A28AF" w:rsidRPr="006A28AF" w:rsidRDefault="006A28AF" w:rsidP="006A28AF">
      <w:pPr>
        <w:widowControl w:val="0"/>
        <w:autoSpaceDE w:val="0"/>
        <w:autoSpaceDN w:val="0"/>
        <w:adjustRightInd w:val="0"/>
        <w:ind w:left="640" w:hanging="640"/>
        <w:rPr>
          <w:noProof/>
        </w:rPr>
      </w:pPr>
      <w:r w:rsidRPr="006A28AF">
        <w:rPr>
          <w:noProof/>
        </w:rPr>
        <w:t>[46]</w:t>
      </w:r>
      <w:r w:rsidRPr="006A28AF">
        <w:rPr>
          <w:noProof/>
        </w:rPr>
        <w:tab/>
        <w:t xml:space="preserve">K.-C. Chou, “Pseudo Amino Acid Composition and its Applications in Bioinformatics, Proteomics and System Biology,” </w:t>
      </w:r>
      <w:r w:rsidRPr="006A28AF">
        <w:rPr>
          <w:i/>
          <w:iCs/>
          <w:noProof/>
        </w:rPr>
        <w:t>Curr. Proteomics</w:t>
      </w:r>
      <w:r w:rsidRPr="006A28AF">
        <w:rPr>
          <w:noProof/>
        </w:rPr>
        <w:t>, 2009, doi: 10.2174/157016409789973707.</w:t>
      </w:r>
    </w:p>
    <w:p w14:paraId="71460C90" w14:textId="77777777" w:rsidR="006A28AF" w:rsidRPr="006A28AF" w:rsidRDefault="006A28AF" w:rsidP="006A28AF">
      <w:pPr>
        <w:widowControl w:val="0"/>
        <w:autoSpaceDE w:val="0"/>
        <w:autoSpaceDN w:val="0"/>
        <w:adjustRightInd w:val="0"/>
        <w:ind w:left="640" w:hanging="640"/>
        <w:rPr>
          <w:noProof/>
        </w:rPr>
      </w:pPr>
      <w:r w:rsidRPr="006A28AF">
        <w:rPr>
          <w:noProof/>
        </w:rPr>
        <w:t>[47]</w:t>
      </w:r>
      <w:r w:rsidRPr="006A28AF">
        <w:rPr>
          <w:noProof/>
        </w:rPr>
        <w:tab/>
        <w:t xml:space="preserve">D. Jurafsky and J. H. Martin, “Language Modeling with N- grams,” </w:t>
      </w:r>
      <w:r w:rsidRPr="006A28AF">
        <w:rPr>
          <w:i/>
          <w:iCs/>
          <w:noProof/>
        </w:rPr>
        <w:t>Speech Lang. Process.</w:t>
      </w:r>
      <w:r w:rsidRPr="006A28AF">
        <w:rPr>
          <w:noProof/>
        </w:rPr>
        <w:t>, 2016.</w:t>
      </w:r>
    </w:p>
    <w:p w14:paraId="275CD5FE" w14:textId="77777777" w:rsidR="006A28AF" w:rsidRPr="006A28AF" w:rsidRDefault="006A28AF" w:rsidP="006A28AF">
      <w:pPr>
        <w:widowControl w:val="0"/>
        <w:autoSpaceDE w:val="0"/>
        <w:autoSpaceDN w:val="0"/>
        <w:adjustRightInd w:val="0"/>
        <w:ind w:left="640" w:hanging="640"/>
        <w:rPr>
          <w:noProof/>
        </w:rPr>
      </w:pPr>
      <w:r w:rsidRPr="006A28AF">
        <w:rPr>
          <w:noProof/>
        </w:rPr>
        <w:t>[48]</w:t>
      </w:r>
      <w:r w:rsidRPr="006A28AF">
        <w:rPr>
          <w:noProof/>
        </w:rPr>
        <w:tab/>
        <w:t xml:space="preserve">L. Nanni, A. Lumini, and S. Brahnam, “An empirical study on the matrix-based protein representations and their combination with sequence-based approaches,” </w:t>
      </w:r>
      <w:r w:rsidRPr="006A28AF">
        <w:rPr>
          <w:i/>
          <w:iCs/>
          <w:noProof/>
        </w:rPr>
        <w:t>Amino Acids</w:t>
      </w:r>
      <w:r w:rsidRPr="006A28AF">
        <w:rPr>
          <w:noProof/>
        </w:rPr>
        <w:t>, 2013, doi: 10.1007/s00726-012-1416-6.</w:t>
      </w:r>
    </w:p>
    <w:p w14:paraId="2F8A377C" w14:textId="77777777" w:rsidR="006A28AF" w:rsidRPr="006A28AF" w:rsidRDefault="006A28AF" w:rsidP="006A28AF">
      <w:pPr>
        <w:widowControl w:val="0"/>
        <w:autoSpaceDE w:val="0"/>
        <w:autoSpaceDN w:val="0"/>
        <w:adjustRightInd w:val="0"/>
        <w:ind w:left="640" w:hanging="640"/>
        <w:rPr>
          <w:noProof/>
        </w:rPr>
      </w:pPr>
      <w:r w:rsidRPr="006A28AF">
        <w:rPr>
          <w:noProof/>
        </w:rPr>
        <w:t>[49]</w:t>
      </w:r>
      <w:r w:rsidRPr="006A28AF">
        <w:rPr>
          <w:noProof/>
        </w:rPr>
        <w:tab/>
        <w:t>S. Whalen and G. Pandey, “A comparative analysis of ensemble classifiers: Case studies in genomics,” 2013, doi: 10.1109/ICDM.2013.21.</w:t>
      </w:r>
    </w:p>
    <w:p w14:paraId="647F4B17" w14:textId="77777777" w:rsidR="006A28AF" w:rsidRPr="006A28AF" w:rsidRDefault="006A28AF" w:rsidP="006A28AF">
      <w:pPr>
        <w:widowControl w:val="0"/>
        <w:autoSpaceDE w:val="0"/>
        <w:autoSpaceDN w:val="0"/>
        <w:adjustRightInd w:val="0"/>
        <w:ind w:left="640" w:hanging="640"/>
        <w:rPr>
          <w:noProof/>
        </w:rPr>
      </w:pPr>
      <w:r w:rsidRPr="006A28AF">
        <w:rPr>
          <w:noProof/>
        </w:rPr>
        <w:t>[50]</w:t>
      </w:r>
      <w:r w:rsidRPr="006A28AF">
        <w:rPr>
          <w:noProof/>
        </w:rPr>
        <w:tab/>
        <w:t xml:space="preserve">C. Caragea, J. Sinapov, A. Silvescu, D. Dobbs, and V. Honavar, “Glycosylation site prediction using ensembles of Support Vector Machine classifiers,” </w:t>
      </w:r>
      <w:r w:rsidRPr="006A28AF">
        <w:rPr>
          <w:i/>
          <w:iCs/>
          <w:noProof/>
        </w:rPr>
        <w:t>BMC Bioinformatics</w:t>
      </w:r>
      <w:r w:rsidRPr="006A28AF">
        <w:rPr>
          <w:noProof/>
        </w:rPr>
        <w:t>, 2007, doi: 10.1186/1471-2105-8-438.</w:t>
      </w:r>
    </w:p>
    <w:p w14:paraId="0270904B" w14:textId="77777777" w:rsidR="006A28AF" w:rsidRPr="006A28AF" w:rsidRDefault="006A28AF" w:rsidP="006A28AF">
      <w:pPr>
        <w:widowControl w:val="0"/>
        <w:autoSpaceDE w:val="0"/>
        <w:autoSpaceDN w:val="0"/>
        <w:adjustRightInd w:val="0"/>
        <w:ind w:left="640" w:hanging="640"/>
        <w:rPr>
          <w:noProof/>
        </w:rPr>
      </w:pPr>
      <w:r w:rsidRPr="006A28AF">
        <w:rPr>
          <w:noProof/>
        </w:rPr>
        <w:t>[51]</w:t>
      </w:r>
      <w:r w:rsidRPr="006A28AF">
        <w:rPr>
          <w:noProof/>
        </w:rPr>
        <w:tab/>
        <w:t xml:space="preserve">A. Jones, H. M. Davies, and T. A. Voelker, “Palmitoyl-acyl carrier protein (ACP) thioesterase and the evolutionary origin of plant acyl-ACP thioesterases,” </w:t>
      </w:r>
      <w:r w:rsidRPr="006A28AF">
        <w:rPr>
          <w:i/>
          <w:iCs/>
          <w:noProof/>
        </w:rPr>
        <w:t>Plant Cell</w:t>
      </w:r>
      <w:r w:rsidRPr="006A28AF">
        <w:rPr>
          <w:noProof/>
        </w:rPr>
        <w:t>, 1995, doi: 10.1105/tpc.7.3.359.</w:t>
      </w:r>
    </w:p>
    <w:p w14:paraId="335C460B" w14:textId="77777777" w:rsidR="006A28AF" w:rsidRPr="006A28AF" w:rsidRDefault="006A28AF" w:rsidP="006A28AF">
      <w:pPr>
        <w:widowControl w:val="0"/>
        <w:autoSpaceDE w:val="0"/>
        <w:autoSpaceDN w:val="0"/>
        <w:adjustRightInd w:val="0"/>
        <w:ind w:left="640" w:hanging="640"/>
        <w:rPr>
          <w:noProof/>
        </w:rPr>
      </w:pPr>
      <w:r w:rsidRPr="006A28AF">
        <w:rPr>
          <w:noProof/>
        </w:rPr>
        <w:t>[52]</w:t>
      </w:r>
      <w:r w:rsidRPr="006A28AF">
        <w:rPr>
          <w:noProof/>
        </w:rPr>
        <w:tab/>
        <w:t xml:space="preserve">T. A. Voelker and H. M. Davies, “Alteration of the specificity and regulation of fatty acid synthesis of Escherichia coli by expression of a plant medium-chain acyl-acyl carrier protein thioesterase,” </w:t>
      </w:r>
      <w:r w:rsidRPr="006A28AF">
        <w:rPr>
          <w:i/>
          <w:iCs/>
          <w:noProof/>
        </w:rPr>
        <w:t>J. Bacteriol.</w:t>
      </w:r>
      <w:r w:rsidRPr="006A28AF">
        <w:rPr>
          <w:noProof/>
        </w:rPr>
        <w:t>, 1994, doi: 10.1128/jb.176.23.7320-7327.1994.</w:t>
      </w:r>
    </w:p>
    <w:p w14:paraId="75F7E1B2" w14:textId="77777777" w:rsidR="006A28AF" w:rsidRPr="006A28AF" w:rsidRDefault="006A28AF" w:rsidP="006A28AF">
      <w:pPr>
        <w:widowControl w:val="0"/>
        <w:autoSpaceDE w:val="0"/>
        <w:autoSpaceDN w:val="0"/>
        <w:adjustRightInd w:val="0"/>
        <w:ind w:left="640" w:hanging="640"/>
        <w:rPr>
          <w:noProof/>
        </w:rPr>
      </w:pPr>
      <w:r w:rsidRPr="006A28AF">
        <w:rPr>
          <w:noProof/>
        </w:rPr>
        <w:t>[53]</w:t>
      </w:r>
      <w:r w:rsidRPr="006A28AF">
        <w:rPr>
          <w:noProof/>
        </w:rPr>
        <w:tab/>
        <w:t xml:space="preserve">F. Jing, L. Zhao, M. D. Yandeau-Nelson, and B. J. Nikolau, “Two distinct domains contribute to the substrate acyl chain length selectivity of plant acyl-ACP thioesterase,” </w:t>
      </w:r>
      <w:r w:rsidRPr="006A28AF">
        <w:rPr>
          <w:i/>
          <w:iCs/>
          <w:noProof/>
        </w:rPr>
        <w:t>Nat. Commun.</w:t>
      </w:r>
      <w:r w:rsidRPr="006A28AF">
        <w:rPr>
          <w:noProof/>
        </w:rPr>
        <w:t>, 2018, doi: 10.1038/s41467-018-03310-z.</w:t>
      </w:r>
    </w:p>
    <w:p w14:paraId="419A685E" w14:textId="77777777" w:rsidR="006A28AF" w:rsidRPr="006A28AF" w:rsidRDefault="006A28AF" w:rsidP="006A28AF">
      <w:pPr>
        <w:widowControl w:val="0"/>
        <w:autoSpaceDE w:val="0"/>
        <w:autoSpaceDN w:val="0"/>
        <w:adjustRightInd w:val="0"/>
        <w:ind w:left="640" w:hanging="640"/>
        <w:rPr>
          <w:noProof/>
        </w:rPr>
      </w:pPr>
      <w:r w:rsidRPr="006A28AF">
        <w:rPr>
          <w:noProof/>
        </w:rPr>
        <w:t>[54]</w:t>
      </w:r>
      <w:r w:rsidRPr="006A28AF">
        <w:rPr>
          <w:noProof/>
        </w:rPr>
        <w:tab/>
        <w:t xml:space="preserve">P. Radivojac, N. V. Chawla, A. K. Dunker, and Z. Obradovic, “Classification and knowledge discovery in protein databases,” </w:t>
      </w:r>
      <w:r w:rsidRPr="006A28AF">
        <w:rPr>
          <w:i/>
          <w:iCs/>
          <w:noProof/>
        </w:rPr>
        <w:t>J. Biomed. Inform.</w:t>
      </w:r>
      <w:r w:rsidRPr="006A28AF">
        <w:rPr>
          <w:noProof/>
        </w:rPr>
        <w:t>, 2004, doi: 10.1016/j.jbi.2004.07.008.</w:t>
      </w:r>
    </w:p>
    <w:p w14:paraId="5BA2BDFB" w14:textId="77777777" w:rsidR="006A28AF" w:rsidRPr="006A28AF" w:rsidRDefault="006A28AF" w:rsidP="006A28AF">
      <w:pPr>
        <w:widowControl w:val="0"/>
        <w:autoSpaceDE w:val="0"/>
        <w:autoSpaceDN w:val="0"/>
        <w:adjustRightInd w:val="0"/>
        <w:ind w:left="640" w:hanging="640"/>
        <w:rPr>
          <w:noProof/>
        </w:rPr>
      </w:pPr>
      <w:r w:rsidRPr="006A28AF">
        <w:rPr>
          <w:noProof/>
        </w:rPr>
        <w:t>[55]</w:t>
      </w:r>
      <w:r w:rsidRPr="006A28AF">
        <w:rPr>
          <w:noProof/>
        </w:rPr>
        <w:tab/>
        <w:t xml:space="preserve">T. Shaikhina and N. A. Khovanova, “Handling limited datasets with neural networks in medical applications: A small-data approach,” </w:t>
      </w:r>
      <w:r w:rsidRPr="006A28AF">
        <w:rPr>
          <w:i/>
          <w:iCs/>
          <w:noProof/>
        </w:rPr>
        <w:t>Artif. Intell. Med.</w:t>
      </w:r>
      <w:r w:rsidRPr="006A28AF">
        <w:rPr>
          <w:noProof/>
        </w:rPr>
        <w:t>, 2017, doi: 10.1016/j.artmed.2016.12.003.</w:t>
      </w:r>
    </w:p>
    <w:p w14:paraId="0D5F2C3D" w14:textId="77777777" w:rsidR="006A28AF" w:rsidRPr="006A28AF" w:rsidRDefault="006A28AF" w:rsidP="006A28AF">
      <w:pPr>
        <w:widowControl w:val="0"/>
        <w:autoSpaceDE w:val="0"/>
        <w:autoSpaceDN w:val="0"/>
        <w:adjustRightInd w:val="0"/>
        <w:ind w:left="640" w:hanging="640"/>
        <w:rPr>
          <w:noProof/>
        </w:rPr>
      </w:pPr>
      <w:r w:rsidRPr="006A28AF">
        <w:rPr>
          <w:noProof/>
        </w:rPr>
        <w:lastRenderedPageBreak/>
        <w:t>[56]</w:t>
      </w:r>
      <w:r w:rsidRPr="006A28AF">
        <w:rPr>
          <w:noProof/>
        </w:rPr>
        <w:tab/>
        <w:t xml:space="preserve">G. Varoquaux, “Cross-validation failure: Small sample sizes lead to large error bars,” </w:t>
      </w:r>
      <w:r w:rsidRPr="006A28AF">
        <w:rPr>
          <w:i/>
          <w:iCs/>
          <w:noProof/>
        </w:rPr>
        <w:t>NeuroImage</w:t>
      </w:r>
      <w:r w:rsidRPr="006A28AF">
        <w:rPr>
          <w:noProof/>
        </w:rPr>
        <w:t>. 2018, doi: 10.1016/j.neuroimage.2017.06.061.</w:t>
      </w:r>
    </w:p>
    <w:p w14:paraId="1730E2C6" w14:textId="77777777" w:rsidR="006A28AF" w:rsidRPr="006A28AF" w:rsidRDefault="006A28AF" w:rsidP="006A28AF">
      <w:pPr>
        <w:widowControl w:val="0"/>
        <w:autoSpaceDE w:val="0"/>
        <w:autoSpaceDN w:val="0"/>
        <w:adjustRightInd w:val="0"/>
        <w:ind w:left="640" w:hanging="640"/>
        <w:rPr>
          <w:noProof/>
        </w:rPr>
      </w:pPr>
      <w:r w:rsidRPr="006A28AF">
        <w:rPr>
          <w:noProof/>
        </w:rPr>
        <w:t>[57]</w:t>
      </w:r>
      <w:r w:rsidRPr="006A28AF">
        <w:rPr>
          <w:noProof/>
        </w:rPr>
        <w:tab/>
        <w:t xml:space="preserve">A. Ben-Hur, C. S. Ong, S. Sonnenburg, B. Schölkopf, and G. Rätsch, “Support vector machines and kernels for computational biology,” </w:t>
      </w:r>
      <w:r w:rsidRPr="006A28AF">
        <w:rPr>
          <w:i/>
          <w:iCs/>
          <w:noProof/>
        </w:rPr>
        <w:t>PLoS Comput. Biol.</w:t>
      </w:r>
      <w:r w:rsidRPr="006A28AF">
        <w:rPr>
          <w:noProof/>
        </w:rPr>
        <w:t>, 2008, doi: 10.1371/journal.pcbi.1000173.</w:t>
      </w:r>
    </w:p>
    <w:p w14:paraId="49788BC3" w14:textId="77777777" w:rsidR="006A28AF" w:rsidRPr="006A28AF" w:rsidRDefault="006A28AF" w:rsidP="006A28AF">
      <w:pPr>
        <w:widowControl w:val="0"/>
        <w:autoSpaceDE w:val="0"/>
        <w:autoSpaceDN w:val="0"/>
        <w:adjustRightInd w:val="0"/>
        <w:ind w:left="640" w:hanging="640"/>
        <w:rPr>
          <w:noProof/>
        </w:rPr>
      </w:pPr>
      <w:r w:rsidRPr="006A28AF">
        <w:rPr>
          <w:noProof/>
        </w:rPr>
        <w:t>[58]</w:t>
      </w:r>
      <w:r w:rsidRPr="006A28AF">
        <w:rPr>
          <w:noProof/>
        </w:rPr>
        <w:tab/>
        <w:t>P. Kuksa, P. H. Huang, and V. Pavlovic, “A fast, large-scale learning method for protein sequence classification,” 2008.</w:t>
      </w:r>
    </w:p>
    <w:p w14:paraId="30969CC5" w14:textId="77777777" w:rsidR="006A28AF" w:rsidRPr="006A28AF" w:rsidRDefault="006A28AF" w:rsidP="006A28AF">
      <w:pPr>
        <w:widowControl w:val="0"/>
        <w:autoSpaceDE w:val="0"/>
        <w:autoSpaceDN w:val="0"/>
        <w:adjustRightInd w:val="0"/>
        <w:ind w:left="640" w:hanging="640"/>
        <w:rPr>
          <w:noProof/>
        </w:rPr>
      </w:pPr>
      <w:r w:rsidRPr="006A28AF">
        <w:rPr>
          <w:noProof/>
        </w:rPr>
        <w:t>[59]</w:t>
      </w:r>
      <w:r w:rsidRPr="006A28AF">
        <w:rPr>
          <w:noProof/>
        </w:rPr>
        <w:tab/>
        <w:t xml:space="preserve">M. Bhasin and G. P. S. Raghava, “Classification of nuclear receptors based on amino acid composition and dipeptide composition,” </w:t>
      </w:r>
      <w:r w:rsidRPr="006A28AF">
        <w:rPr>
          <w:i/>
          <w:iCs/>
          <w:noProof/>
        </w:rPr>
        <w:t>J. Biol. Chem.</w:t>
      </w:r>
      <w:r w:rsidRPr="006A28AF">
        <w:rPr>
          <w:noProof/>
        </w:rPr>
        <w:t>, 2004, doi: 10.1074/jbc.M401932200.</w:t>
      </w:r>
    </w:p>
    <w:p w14:paraId="1D08FEBF" w14:textId="77777777" w:rsidR="006A28AF" w:rsidRPr="006A28AF" w:rsidRDefault="006A28AF" w:rsidP="006A28AF">
      <w:pPr>
        <w:widowControl w:val="0"/>
        <w:autoSpaceDE w:val="0"/>
        <w:autoSpaceDN w:val="0"/>
        <w:adjustRightInd w:val="0"/>
        <w:ind w:left="640" w:hanging="640"/>
        <w:rPr>
          <w:noProof/>
        </w:rPr>
      </w:pPr>
      <w:r w:rsidRPr="006A28AF">
        <w:rPr>
          <w:noProof/>
        </w:rPr>
        <w:t>[60]</w:t>
      </w:r>
      <w:r w:rsidRPr="006A28AF">
        <w:rPr>
          <w:noProof/>
        </w:rPr>
        <w:tab/>
        <w:t xml:space="preserve">K. Chen, L. Kurgan, and M. Rahbari, “Prediction of protein crystallization using collocation of amino acid pairs,” </w:t>
      </w:r>
      <w:r w:rsidRPr="006A28AF">
        <w:rPr>
          <w:i/>
          <w:iCs/>
          <w:noProof/>
        </w:rPr>
        <w:t>Biochem. Biophys. Res. Commun.</w:t>
      </w:r>
      <w:r w:rsidRPr="006A28AF">
        <w:rPr>
          <w:noProof/>
        </w:rPr>
        <w:t>, 2007, doi: 10.1016/j.bbrc.2007.02.040.</w:t>
      </w:r>
    </w:p>
    <w:p w14:paraId="7D219C4E" w14:textId="77777777" w:rsidR="006A28AF" w:rsidRPr="006A28AF" w:rsidRDefault="006A28AF" w:rsidP="006A28AF">
      <w:pPr>
        <w:widowControl w:val="0"/>
        <w:autoSpaceDE w:val="0"/>
        <w:autoSpaceDN w:val="0"/>
        <w:adjustRightInd w:val="0"/>
        <w:ind w:left="640" w:hanging="640"/>
        <w:rPr>
          <w:noProof/>
        </w:rPr>
      </w:pPr>
      <w:r w:rsidRPr="006A28AF">
        <w:rPr>
          <w:noProof/>
        </w:rPr>
        <w:t>[61]</w:t>
      </w:r>
      <w:r w:rsidRPr="006A28AF">
        <w:rPr>
          <w:noProof/>
        </w:rPr>
        <w:tab/>
        <w:t xml:space="preserve">V. Saravanan and N. Gautham, “Harnessing computational biology for exact linear B-cell epitope prediction: A novel amino acid composition-based feature descriptor,” </w:t>
      </w:r>
      <w:r w:rsidRPr="006A28AF">
        <w:rPr>
          <w:i/>
          <w:iCs/>
          <w:noProof/>
        </w:rPr>
        <w:t>Omi. A J. Integr. Biol.</w:t>
      </w:r>
      <w:r w:rsidRPr="006A28AF">
        <w:rPr>
          <w:noProof/>
        </w:rPr>
        <w:t>, 2015, doi: 10.1089/omi.2015.0095.</w:t>
      </w:r>
    </w:p>
    <w:p w14:paraId="0D766203" w14:textId="77777777" w:rsidR="006A28AF" w:rsidRPr="006A28AF" w:rsidRDefault="006A28AF" w:rsidP="006A28AF">
      <w:pPr>
        <w:widowControl w:val="0"/>
        <w:autoSpaceDE w:val="0"/>
        <w:autoSpaceDN w:val="0"/>
        <w:adjustRightInd w:val="0"/>
        <w:ind w:left="640" w:hanging="640"/>
        <w:rPr>
          <w:noProof/>
        </w:rPr>
      </w:pPr>
      <w:r w:rsidRPr="006A28AF">
        <w:rPr>
          <w:noProof/>
        </w:rPr>
        <w:t>[62]</w:t>
      </w:r>
      <w:r w:rsidRPr="006A28AF">
        <w:rPr>
          <w:noProof/>
        </w:rPr>
        <w:tab/>
        <w:t xml:space="preserve">T. Y. Lee, Z. Q. Lin, S. J. Hsieh, N. A. Bretaña, and C. T. Lu, “Exploiting maximal dependence decomposition to identify conserved motifs from a group of aligned signal sequences,” </w:t>
      </w:r>
      <w:r w:rsidRPr="006A28AF">
        <w:rPr>
          <w:i/>
          <w:iCs/>
          <w:noProof/>
        </w:rPr>
        <w:t>Bioinformatics</w:t>
      </w:r>
      <w:r w:rsidRPr="006A28AF">
        <w:rPr>
          <w:noProof/>
        </w:rPr>
        <w:t>, 2011, doi: 10.1093/bioinformatics/btr291.</w:t>
      </w:r>
    </w:p>
    <w:p w14:paraId="119AC25E" w14:textId="77777777" w:rsidR="006A28AF" w:rsidRPr="006A28AF" w:rsidRDefault="006A28AF" w:rsidP="006A28AF">
      <w:pPr>
        <w:widowControl w:val="0"/>
        <w:autoSpaceDE w:val="0"/>
        <w:autoSpaceDN w:val="0"/>
        <w:adjustRightInd w:val="0"/>
        <w:ind w:left="640" w:hanging="640"/>
        <w:rPr>
          <w:noProof/>
        </w:rPr>
      </w:pPr>
      <w:r w:rsidRPr="006A28AF">
        <w:rPr>
          <w:noProof/>
        </w:rPr>
        <w:t>[63]</w:t>
      </w:r>
      <w:r w:rsidRPr="006A28AF">
        <w:rPr>
          <w:noProof/>
        </w:rPr>
        <w:tab/>
        <w:t xml:space="preserve">Z. Chen </w:t>
      </w:r>
      <w:r w:rsidRPr="006A28AF">
        <w:rPr>
          <w:i/>
          <w:iCs/>
          <w:noProof/>
        </w:rPr>
        <w:t>et al.</w:t>
      </w:r>
      <w:r w:rsidRPr="006A28AF">
        <w:rPr>
          <w:noProof/>
        </w:rPr>
        <w:t xml:space="preserve">, “IFeature: A Python package and web server for features extraction and selection from protein and peptide sequences,” </w:t>
      </w:r>
      <w:r w:rsidRPr="006A28AF">
        <w:rPr>
          <w:i/>
          <w:iCs/>
          <w:noProof/>
        </w:rPr>
        <w:t>Bioinformatics</w:t>
      </w:r>
      <w:r w:rsidRPr="006A28AF">
        <w:rPr>
          <w:noProof/>
        </w:rPr>
        <w:t>, 2018, doi: 10.1093/bioinformatics/bty140.</w:t>
      </w:r>
    </w:p>
    <w:p w14:paraId="791F493E" w14:textId="77777777" w:rsidR="006A28AF" w:rsidRPr="006A28AF" w:rsidRDefault="006A28AF" w:rsidP="006A28AF">
      <w:pPr>
        <w:widowControl w:val="0"/>
        <w:autoSpaceDE w:val="0"/>
        <w:autoSpaceDN w:val="0"/>
        <w:adjustRightInd w:val="0"/>
        <w:ind w:left="640" w:hanging="640"/>
        <w:rPr>
          <w:noProof/>
        </w:rPr>
      </w:pPr>
      <w:r w:rsidRPr="006A28AF">
        <w:rPr>
          <w:noProof/>
        </w:rPr>
        <w:t>[64]</w:t>
      </w:r>
      <w:r w:rsidRPr="006A28AF">
        <w:rPr>
          <w:noProof/>
        </w:rPr>
        <w:tab/>
        <w:t xml:space="preserve">Z. P. Feng and C. T. Zhang, “Prediction of membrane protein types based on the hydrophobic index of amino acids,” </w:t>
      </w:r>
      <w:r w:rsidRPr="006A28AF">
        <w:rPr>
          <w:i/>
          <w:iCs/>
          <w:noProof/>
        </w:rPr>
        <w:t>J. Protein Chem.</w:t>
      </w:r>
      <w:r w:rsidRPr="006A28AF">
        <w:rPr>
          <w:noProof/>
        </w:rPr>
        <w:t>, 2000, doi: 10.1023/A:1007091128394.</w:t>
      </w:r>
    </w:p>
    <w:p w14:paraId="4049B919" w14:textId="77777777" w:rsidR="006A28AF" w:rsidRPr="006A28AF" w:rsidRDefault="006A28AF" w:rsidP="006A28AF">
      <w:pPr>
        <w:widowControl w:val="0"/>
        <w:autoSpaceDE w:val="0"/>
        <w:autoSpaceDN w:val="0"/>
        <w:adjustRightInd w:val="0"/>
        <w:ind w:left="640" w:hanging="640"/>
        <w:rPr>
          <w:noProof/>
        </w:rPr>
      </w:pPr>
      <w:r w:rsidRPr="006A28AF">
        <w:rPr>
          <w:noProof/>
        </w:rPr>
        <w:t>[65]</w:t>
      </w:r>
      <w:r w:rsidRPr="006A28AF">
        <w:rPr>
          <w:noProof/>
        </w:rPr>
        <w:tab/>
        <w:t xml:space="preserve">R. R. Sokal and B. A. Thomson, “Population structure inferred by local spatial autocorrelation: An example from an Amerindian tribal population,” </w:t>
      </w:r>
      <w:r w:rsidRPr="006A28AF">
        <w:rPr>
          <w:i/>
          <w:iCs/>
          <w:noProof/>
        </w:rPr>
        <w:t>Am. J. Phys. Anthropol.</w:t>
      </w:r>
      <w:r w:rsidRPr="006A28AF">
        <w:rPr>
          <w:noProof/>
        </w:rPr>
        <w:t>, 2006, doi: 10.1002/ajpa.20250.</w:t>
      </w:r>
    </w:p>
    <w:p w14:paraId="674ECB5F" w14:textId="77777777" w:rsidR="006A28AF" w:rsidRPr="006A28AF" w:rsidRDefault="006A28AF" w:rsidP="006A28AF">
      <w:pPr>
        <w:widowControl w:val="0"/>
        <w:autoSpaceDE w:val="0"/>
        <w:autoSpaceDN w:val="0"/>
        <w:adjustRightInd w:val="0"/>
        <w:ind w:left="640" w:hanging="640"/>
        <w:rPr>
          <w:noProof/>
        </w:rPr>
      </w:pPr>
      <w:r w:rsidRPr="006A28AF">
        <w:rPr>
          <w:noProof/>
        </w:rPr>
        <w:t>[66]</w:t>
      </w:r>
      <w:r w:rsidRPr="006A28AF">
        <w:rPr>
          <w:noProof/>
        </w:rPr>
        <w:tab/>
        <w:t xml:space="preserve">D. S. Horne, “Prediction of protein helix content from an autocorrelation analysis of sequence hydrophobicities,” </w:t>
      </w:r>
      <w:r w:rsidRPr="006A28AF">
        <w:rPr>
          <w:i/>
          <w:iCs/>
          <w:noProof/>
        </w:rPr>
        <w:t>Biopolymers</w:t>
      </w:r>
      <w:r w:rsidRPr="006A28AF">
        <w:rPr>
          <w:noProof/>
        </w:rPr>
        <w:t>, 1988, doi: 10.1002/bip.360270308.</w:t>
      </w:r>
    </w:p>
    <w:p w14:paraId="54DCECCD" w14:textId="77777777" w:rsidR="006A28AF" w:rsidRPr="006A28AF" w:rsidRDefault="006A28AF" w:rsidP="006A28AF">
      <w:pPr>
        <w:widowControl w:val="0"/>
        <w:autoSpaceDE w:val="0"/>
        <w:autoSpaceDN w:val="0"/>
        <w:adjustRightInd w:val="0"/>
        <w:ind w:left="640" w:hanging="640"/>
        <w:rPr>
          <w:noProof/>
        </w:rPr>
      </w:pPr>
      <w:r w:rsidRPr="006A28AF">
        <w:rPr>
          <w:noProof/>
        </w:rPr>
        <w:t>[67]</w:t>
      </w:r>
      <w:r w:rsidRPr="006A28AF">
        <w:rPr>
          <w:noProof/>
        </w:rPr>
        <w:tab/>
        <w:t xml:space="preserve">C. Z. Cai, L. Y. Han, Z. L. Ji, X. Chen, and Y. Z. Chen, “SVM-Prot: Web-based support vector machine software for functional classification of a protein from its primary sequence,” </w:t>
      </w:r>
      <w:r w:rsidRPr="006A28AF">
        <w:rPr>
          <w:i/>
          <w:iCs/>
          <w:noProof/>
        </w:rPr>
        <w:t>Nucleic Acids Res.</w:t>
      </w:r>
      <w:r w:rsidRPr="006A28AF">
        <w:rPr>
          <w:noProof/>
        </w:rPr>
        <w:t>, 2003, doi: 10.1093/nar/gkg600.</w:t>
      </w:r>
    </w:p>
    <w:p w14:paraId="3A7566E4" w14:textId="77777777" w:rsidR="006A28AF" w:rsidRPr="006A28AF" w:rsidRDefault="006A28AF" w:rsidP="006A28AF">
      <w:pPr>
        <w:widowControl w:val="0"/>
        <w:autoSpaceDE w:val="0"/>
        <w:autoSpaceDN w:val="0"/>
        <w:adjustRightInd w:val="0"/>
        <w:ind w:left="640" w:hanging="640"/>
        <w:rPr>
          <w:noProof/>
        </w:rPr>
      </w:pPr>
      <w:r w:rsidRPr="006A28AF">
        <w:rPr>
          <w:noProof/>
        </w:rPr>
        <w:t>[68]</w:t>
      </w:r>
      <w:r w:rsidRPr="006A28AF">
        <w:rPr>
          <w:noProof/>
        </w:rPr>
        <w:tab/>
        <w:t xml:space="preserve">I. Dubchak, I. Muchnik, S. R. Holbrook, and S. H. Kim, “Prediction of protein folding class using global description of amino acid sequence,” </w:t>
      </w:r>
      <w:r w:rsidRPr="006A28AF">
        <w:rPr>
          <w:i/>
          <w:iCs/>
          <w:noProof/>
        </w:rPr>
        <w:t>Proc. Natl. Acad. Sci. U. S. A.</w:t>
      </w:r>
      <w:r w:rsidRPr="006A28AF">
        <w:rPr>
          <w:noProof/>
        </w:rPr>
        <w:t>, 1995, doi: 10.1073/pnas.92.19.8700.</w:t>
      </w:r>
    </w:p>
    <w:p w14:paraId="44F8FA51" w14:textId="77777777" w:rsidR="006A28AF" w:rsidRPr="006A28AF" w:rsidRDefault="006A28AF" w:rsidP="006A28AF">
      <w:pPr>
        <w:widowControl w:val="0"/>
        <w:autoSpaceDE w:val="0"/>
        <w:autoSpaceDN w:val="0"/>
        <w:adjustRightInd w:val="0"/>
        <w:ind w:left="640" w:hanging="640"/>
        <w:rPr>
          <w:noProof/>
        </w:rPr>
      </w:pPr>
      <w:r w:rsidRPr="006A28AF">
        <w:rPr>
          <w:noProof/>
        </w:rPr>
        <w:t>[69]</w:t>
      </w:r>
      <w:r w:rsidRPr="006A28AF">
        <w:rPr>
          <w:noProof/>
        </w:rPr>
        <w:tab/>
        <w:t xml:space="preserve">L. Y. Han, C. Z. Cai, S. L. Lo, M. C. M. Chung, and Y. Z. Chen, “Prediction of RNA-binding proteins from primary sequence by a support vector machine approach,” </w:t>
      </w:r>
      <w:r w:rsidRPr="006A28AF">
        <w:rPr>
          <w:i/>
          <w:iCs/>
          <w:noProof/>
        </w:rPr>
        <w:t>RNA</w:t>
      </w:r>
      <w:r w:rsidRPr="006A28AF">
        <w:rPr>
          <w:noProof/>
        </w:rPr>
        <w:t>, 2004, doi: 10.1261/rna.5890304.</w:t>
      </w:r>
    </w:p>
    <w:p w14:paraId="1EA7C5D4" w14:textId="77777777" w:rsidR="006A28AF" w:rsidRPr="006A28AF" w:rsidRDefault="006A28AF" w:rsidP="006A28AF">
      <w:pPr>
        <w:widowControl w:val="0"/>
        <w:autoSpaceDE w:val="0"/>
        <w:autoSpaceDN w:val="0"/>
        <w:adjustRightInd w:val="0"/>
        <w:ind w:left="640" w:hanging="640"/>
        <w:rPr>
          <w:noProof/>
        </w:rPr>
      </w:pPr>
      <w:r w:rsidRPr="006A28AF">
        <w:rPr>
          <w:noProof/>
        </w:rPr>
        <w:t>[70]</w:t>
      </w:r>
      <w:r w:rsidRPr="006A28AF">
        <w:rPr>
          <w:noProof/>
        </w:rPr>
        <w:tab/>
        <w:t xml:space="preserve">J. Shen </w:t>
      </w:r>
      <w:r w:rsidRPr="006A28AF">
        <w:rPr>
          <w:i/>
          <w:iCs/>
          <w:noProof/>
        </w:rPr>
        <w:t>et al.</w:t>
      </w:r>
      <w:r w:rsidRPr="006A28AF">
        <w:rPr>
          <w:noProof/>
        </w:rPr>
        <w:t xml:space="preserve">, “Predicting protein-protein interactions based only on sequences information,” </w:t>
      </w:r>
      <w:r w:rsidRPr="006A28AF">
        <w:rPr>
          <w:i/>
          <w:iCs/>
          <w:noProof/>
        </w:rPr>
        <w:t>Proc. Natl. Acad. Sci. U. S. A.</w:t>
      </w:r>
      <w:r w:rsidRPr="006A28AF">
        <w:rPr>
          <w:noProof/>
        </w:rPr>
        <w:t>, 2007, doi: 10.1073/pnas.0607879104.</w:t>
      </w:r>
    </w:p>
    <w:p w14:paraId="255D05AC" w14:textId="77777777" w:rsidR="006A28AF" w:rsidRPr="006A28AF" w:rsidRDefault="006A28AF" w:rsidP="006A28AF">
      <w:pPr>
        <w:widowControl w:val="0"/>
        <w:autoSpaceDE w:val="0"/>
        <w:autoSpaceDN w:val="0"/>
        <w:adjustRightInd w:val="0"/>
        <w:ind w:left="640" w:hanging="640"/>
        <w:rPr>
          <w:noProof/>
        </w:rPr>
      </w:pPr>
      <w:r w:rsidRPr="006A28AF">
        <w:rPr>
          <w:noProof/>
        </w:rPr>
        <w:t>[71]</w:t>
      </w:r>
      <w:r w:rsidRPr="006A28AF">
        <w:rPr>
          <w:noProof/>
        </w:rPr>
        <w:tab/>
        <w:t xml:space="preserve">K. C. Chou, “Prediction of protein cellular attributes using pseudo-amino acid composition,” </w:t>
      </w:r>
      <w:r w:rsidRPr="006A28AF">
        <w:rPr>
          <w:i/>
          <w:iCs/>
          <w:noProof/>
        </w:rPr>
        <w:t>Proteins Struct. Funct. Genet.</w:t>
      </w:r>
      <w:r w:rsidRPr="006A28AF">
        <w:rPr>
          <w:noProof/>
        </w:rPr>
        <w:t>, 2001, doi: 10.1002/prot.1035.</w:t>
      </w:r>
    </w:p>
    <w:p w14:paraId="7CAF5F0A" w14:textId="77777777" w:rsidR="006A28AF" w:rsidRPr="006A28AF" w:rsidRDefault="006A28AF" w:rsidP="006A28AF">
      <w:pPr>
        <w:widowControl w:val="0"/>
        <w:autoSpaceDE w:val="0"/>
        <w:autoSpaceDN w:val="0"/>
        <w:adjustRightInd w:val="0"/>
        <w:ind w:left="640" w:hanging="640"/>
        <w:rPr>
          <w:noProof/>
        </w:rPr>
      </w:pPr>
      <w:r w:rsidRPr="006A28AF">
        <w:rPr>
          <w:noProof/>
        </w:rPr>
        <w:t>[72]</w:t>
      </w:r>
      <w:r w:rsidRPr="006A28AF">
        <w:rPr>
          <w:noProof/>
        </w:rPr>
        <w:tab/>
        <w:t xml:space="preserve">T. Liu, X. Zheng, and J. Wang, “Prediction of protein structural class for low-similarity sequences using support vector machine and PSI-BLAST profile,” </w:t>
      </w:r>
      <w:r w:rsidRPr="006A28AF">
        <w:rPr>
          <w:i/>
          <w:iCs/>
          <w:noProof/>
        </w:rPr>
        <w:t>Biochimie</w:t>
      </w:r>
      <w:r w:rsidRPr="006A28AF">
        <w:rPr>
          <w:noProof/>
        </w:rPr>
        <w:t>, 2010, doi: 10.1016/j.biochi.2010.06.013.</w:t>
      </w:r>
    </w:p>
    <w:p w14:paraId="6EDDEE61" w14:textId="77777777" w:rsidR="006A28AF" w:rsidRPr="006A28AF" w:rsidRDefault="006A28AF" w:rsidP="006A28AF">
      <w:pPr>
        <w:widowControl w:val="0"/>
        <w:autoSpaceDE w:val="0"/>
        <w:autoSpaceDN w:val="0"/>
        <w:adjustRightInd w:val="0"/>
        <w:ind w:left="640" w:hanging="640"/>
        <w:rPr>
          <w:noProof/>
        </w:rPr>
      </w:pPr>
      <w:r w:rsidRPr="006A28AF">
        <w:rPr>
          <w:noProof/>
        </w:rPr>
        <w:lastRenderedPageBreak/>
        <w:t>[73]</w:t>
      </w:r>
      <w:r w:rsidRPr="006A28AF">
        <w:rPr>
          <w:noProof/>
        </w:rPr>
        <w:tab/>
        <w:t xml:space="preserve">T. Liu, X. Geng, X. Zheng, R. Li, and J. Wang, “Accurate prediction of protein structural class using auto covariance transformation of PSI-BLAST profiles,” </w:t>
      </w:r>
      <w:r w:rsidRPr="006A28AF">
        <w:rPr>
          <w:i/>
          <w:iCs/>
          <w:noProof/>
        </w:rPr>
        <w:t>Amino Acids</w:t>
      </w:r>
      <w:r w:rsidRPr="006A28AF">
        <w:rPr>
          <w:noProof/>
        </w:rPr>
        <w:t>, 2012, doi: 10.1007/s00726-011-0964-5.</w:t>
      </w:r>
    </w:p>
    <w:p w14:paraId="530EE0DE" w14:textId="77777777" w:rsidR="006A28AF" w:rsidRPr="006A28AF" w:rsidRDefault="006A28AF" w:rsidP="006A28AF">
      <w:pPr>
        <w:widowControl w:val="0"/>
        <w:autoSpaceDE w:val="0"/>
        <w:autoSpaceDN w:val="0"/>
        <w:adjustRightInd w:val="0"/>
        <w:ind w:left="640" w:hanging="640"/>
        <w:rPr>
          <w:noProof/>
        </w:rPr>
      </w:pPr>
      <w:r w:rsidRPr="006A28AF">
        <w:rPr>
          <w:noProof/>
        </w:rPr>
        <w:t>[74]</w:t>
      </w:r>
      <w:r w:rsidRPr="006A28AF">
        <w:rPr>
          <w:noProof/>
        </w:rPr>
        <w:tab/>
        <w:t xml:space="preserve">Y. Guo, L. Yu, Z. Wen, and M. Li, “Using support vector machine combined with auto covariance to predict protein-protein interactions from protein sequences,” </w:t>
      </w:r>
      <w:r w:rsidRPr="006A28AF">
        <w:rPr>
          <w:i/>
          <w:iCs/>
          <w:noProof/>
        </w:rPr>
        <w:t>Nucleic Acids Res.</w:t>
      </w:r>
      <w:r w:rsidRPr="006A28AF">
        <w:rPr>
          <w:noProof/>
        </w:rPr>
        <w:t>, 2008, doi: 10.1093/nar/gkn159.</w:t>
      </w:r>
    </w:p>
    <w:p w14:paraId="7CD5988F" w14:textId="77777777" w:rsidR="006A28AF" w:rsidRPr="006A28AF" w:rsidRDefault="006A28AF" w:rsidP="006A28AF">
      <w:pPr>
        <w:widowControl w:val="0"/>
        <w:autoSpaceDE w:val="0"/>
        <w:autoSpaceDN w:val="0"/>
        <w:adjustRightInd w:val="0"/>
        <w:ind w:left="640" w:hanging="640"/>
        <w:rPr>
          <w:noProof/>
        </w:rPr>
      </w:pPr>
      <w:r w:rsidRPr="006A28AF">
        <w:rPr>
          <w:noProof/>
        </w:rPr>
        <w:t>[75]</w:t>
      </w:r>
      <w:r w:rsidRPr="006A28AF">
        <w:rPr>
          <w:noProof/>
        </w:rPr>
        <w:tab/>
        <w:t xml:space="preserve">S. Ding, Y. Li, Z. Shi, and S. Yan, “A protein structural classes prediction method based on predicted secondary structure and PSI-BLAST profile,” </w:t>
      </w:r>
      <w:r w:rsidRPr="006A28AF">
        <w:rPr>
          <w:i/>
          <w:iCs/>
          <w:noProof/>
        </w:rPr>
        <w:t>Biochimie</w:t>
      </w:r>
      <w:r w:rsidRPr="006A28AF">
        <w:rPr>
          <w:noProof/>
        </w:rPr>
        <w:t>, 2014, doi: 10.1016/j.biochi.2013.09.013.</w:t>
      </w:r>
    </w:p>
    <w:p w14:paraId="294AA614" w14:textId="77777777" w:rsidR="006A28AF" w:rsidRPr="006A28AF" w:rsidRDefault="006A28AF" w:rsidP="006A28AF">
      <w:pPr>
        <w:widowControl w:val="0"/>
        <w:autoSpaceDE w:val="0"/>
        <w:autoSpaceDN w:val="0"/>
        <w:adjustRightInd w:val="0"/>
        <w:ind w:left="640" w:hanging="640"/>
        <w:rPr>
          <w:noProof/>
        </w:rPr>
      </w:pPr>
      <w:r w:rsidRPr="006A28AF">
        <w:rPr>
          <w:noProof/>
        </w:rPr>
        <w:t>[76]</w:t>
      </w:r>
      <w:r w:rsidRPr="006A28AF">
        <w:rPr>
          <w:noProof/>
        </w:rPr>
        <w:tab/>
        <w:t xml:space="preserve">P. Tao, T. Liu, X. Li, and L. Chen, “Prediction of protein structural class using tri-gram probabilities of position-specific scoring matrix and recursive feature elimination,” </w:t>
      </w:r>
      <w:r w:rsidRPr="006A28AF">
        <w:rPr>
          <w:i/>
          <w:iCs/>
          <w:noProof/>
        </w:rPr>
        <w:t>Amino Acids</w:t>
      </w:r>
      <w:r w:rsidRPr="006A28AF">
        <w:rPr>
          <w:noProof/>
        </w:rPr>
        <w:t>, 2015, doi: 10.1007/s00726-014-1878-9.</w:t>
      </w:r>
    </w:p>
    <w:p w14:paraId="2FD2181F" w14:textId="77777777" w:rsidR="006A28AF" w:rsidRPr="006A28AF" w:rsidRDefault="006A28AF" w:rsidP="006A28AF">
      <w:pPr>
        <w:widowControl w:val="0"/>
        <w:autoSpaceDE w:val="0"/>
        <w:autoSpaceDN w:val="0"/>
        <w:adjustRightInd w:val="0"/>
        <w:ind w:left="640" w:hanging="640"/>
        <w:rPr>
          <w:noProof/>
        </w:rPr>
      </w:pPr>
      <w:r w:rsidRPr="006A28AF">
        <w:rPr>
          <w:noProof/>
        </w:rPr>
        <w:t>[77]</w:t>
      </w:r>
      <w:r w:rsidRPr="006A28AF">
        <w:rPr>
          <w:noProof/>
        </w:rPr>
        <w:tab/>
        <w:t xml:space="preserve">L. Zhang, X. Zhao, and L. Kong, “Predict protein structural class for low-similarity sequences by evolutionary difference information into the general form of Chou[U+05F3]s pseudo amino acid composition,” </w:t>
      </w:r>
      <w:r w:rsidRPr="006A28AF">
        <w:rPr>
          <w:i/>
          <w:iCs/>
          <w:noProof/>
        </w:rPr>
        <w:t>J. Theor. Biol.</w:t>
      </w:r>
      <w:r w:rsidRPr="006A28AF">
        <w:rPr>
          <w:noProof/>
        </w:rPr>
        <w:t>, 2014, doi: 10.1016/j.jtbi.2014.04.008.</w:t>
      </w:r>
    </w:p>
    <w:p w14:paraId="29F42259" w14:textId="77777777" w:rsidR="006A28AF" w:rsidRPr="006A28AF" w:rsidRDefault="006A28AF" w:rsidP="006A28AF">
      <w:pPr>
        <w:widowControl w:val="0"/>
        <w:autoSpaceDE w:val="0"/>
        <w:autoSpaceDN w:val="0"/>
        <w:adjustRightInd w:val="0"/>
        <w:ind w:left="640" w:hanging="640"/>
        <w:rPr>
          <w:noProof/>
        </w:rPr>
      </w:pPr>
      <w:r w:rsidRPr="006A28AF">
        <w:rPr>
          <w:noProof/>
        </w:rPr>
        <w:t>[78]</w:t>
      </w:r>
      <w:r w:rsidRPr="006A28AF">
        <w:rPr>
          <w:noProof/>
        </w:rPr>
        <w:tab/>
        <w:t xml:space="preserve">S. Zhang, F. Ye, and X. Yuan, “Using principal component analysis and support vector machine to predict protein structural class for low-similarity sequences via PSSM,” </w:t>
      </w:r>
      <w:r w:rsidRPr="006A28AF">
        <w:rPr>
          <w:i/>
          <w:iCs/>
          <w:noProof/>
        </w:rPr>
        <w:t>J. Biomol. Struct. Dyn.</w:t>
      </w:r>
      <w:r w:rsidRPr="006A28AF">
        <w:rPr>
          <w:noProof/>
        </w:rPr>
        <w:t>, 2012, doi: 10.1080/07391102.2011.672627.</w:t>
      </w:r>
    </w:p>
    <w:p w14:paraId="15D675F1" w14:textId="77777777" w:rsidR="006A28AF" w:rsidRPr="006A28AF" w:rsidRDefault="006A28AF" w:rsidP="006A28AF">
      <w:pPr>
        <w:widowControl w:val="0"/>
        <w:autoSpaceDE w:val="0"/>
        <w:autoSpaceDN w:val="0"/>
        <w:adjustRightInd w:val="0"/>
        <w:ind w:left="640" w:hanging="640"/>
        <w:rPr>
          <w:noProof/>
        </w:rPr>
      </w:pPr>
      <w:r w:rsidRPr="006A28AF">
        <w:rPr>
          <w:noProof/>
        </w:rPr>
        <w:t>[79]</w:t>
      </w:r>
      <w:r w:rsidRPr="006A28AF">
        <w:rPr>
          <w:noProof/>
        </w:rPr>
        <w:tab/>
        <w:t xml:space="preserve">H. Saini, G. Raicar, S. Lal, A. Dehzangi, S. Imoto, and A. Sharma, “Protein Fold Recognition Using Genetic Algorithm Optimized Voting Scheme and Profile Bigram,” </w:t>
      </w:r>
      <w:r w:rsidRPr="006A28AF">
        <w:rPr>
          <w:i/>
          <w:iCs/>
          <w:noProof/>
        </w:rPr>
        <w:t>J. Softw.</w:t>
      </w:r>
      <w:r w:rsidRPr="006A28AF">
        <w:rPr>
          <w:noProof/>
        </w:rPr>
        <w:t>, 2016, doi: 10.17706/jsw.11.8.756-767.</w:t>
      </w:r>
    </w:p>
    <w:p w14:paraId="5F776E93" w14:textId="77777777" w:rsidR="006A28AF" w:rsidRPr="006A28AF" w:rsidRDefault="006A28AF" w:rsidP="006A28AF">
      <w:pPr>
        <w:widowControl w:val="0"/>
        <w:autoSpaceDE w:val="0"/>
        <w:autoSpaceDN w:val="0"/>
        <w:adjustRightInd w:val="0"/>
        <w:ind w:left="640" w:hanging="640"/>
        <w:rPr>
          <w:noProof/>
        </w:rPr>
      </w:pPr>
      <w:r w:rsidRPr="006A28AF">
        <w:rPr>
          <w:noProof/>
        </w:rPr>
        <w:t>[80]</w:t>
      </w:r>
      <w:r w:rsidRPr="006A28AF">
        <w:rPr>
          <w:noProof/>
        </w:rPr>
        <w:tab/>
        <w:t xml:space="preserve">J. Zahiri, O. Yaghoubi, M. Mohammad-Noori, R. Ebrahimpour, and A. Masoudi-Nejad, “PPIevo: Protein-protein interaction prediction from PSSM based evolutionary information,” </w:t>
      </w:r>
      <w:r w:rsidRPr="006A28AF">
        <w:rPr>
          <w:i/>
          <w:iCs/>
          <w:noProof/>
        </w:rPr>
        <w:t>Genomics</w:t>
      </w:r>
      <w:r w:rsidRPr="006A28AF">
        <w:rPr>
          <w:noProof/>
        </w:rPr>
        <w:t>, 2013, doi: 10.1016/j.ygeno.2013.05.006.</w:t>
      </w:r>
    </w:p>
    <w:p w14:paraId="03D9D6F2" w14:textId="77777777" w:rsidR="006A28AF" w:rsidRPr="006A28AF" w:rsidRDefault="006A28AF" w:rsidP="006A28AF">
      <w:pPr>
        <w:widowControl w:val="0"/>
        <w:autoSpaceDE w:val="0"/>
        <w:autoSpaceDN w:val="0"/>
        <w:adjustRightInd w:val="0"/>
        <w:ind w:left="640" w:hanging="640"/>
        <w:rPr>
          <w:noProof/>
        </w:rPr>
      </w:pPr>
      <w:r w:rsidRPr="006A28AF">
        <w:rPr>
          <w:noProof/>
        </w:rPr>
        <w:t>[81]</w:t>
      </w:r>
      <w:r w:rsidRPr="006A28AF">
        <w:rPr>
          <w:noProof/>
        </w:rPr>
        <w:tab/>
        <w:t xml:space="preserve">K. C. Chou and H. Bin Shen, “MemType-2L: A Web server for predicting membrane proteins and their types by incorporating evolution information through Pse-PSSM,” </w:t>
      </w:r>
      <w:r w:rsidRPr="006A28AF">
        <w:rPr>
          <w:i/>
          <w:iCs/>
          <w:noProof/>
        </w:rPr>
        <w:t>Biochem. Biophys. Res. Commun.</w:t>
      </w:r>
      <w:r w:rsidRPr="006A28AF">
        <w:rPr>
          <w:noProof/>
        </w:rPr>
        <w:t>, 2007, doi: 10.1016/j.bbrc.2007.06.027.</w:t>
      </w:r>
    </w:p>
    <w:p w14:paraId="5717B7B6" w14:textId="77777777" w:rsidR="006A28AF" w:rsidRPr="006A28AF" w:rsidRDefault="006A28AF" w:rsidP="006A28AF">
      <w:pPr>
        <w:widowControl w:val="0"/>
        <w:autoSpaceDE w:val="0"/>
        <w:autoSpaceDN w:val="0"/>
        <w:adjustRightInd w:val="0"/>
        <w:ind w:left="640" w:hanging="640"/>
        <w:rPr>
          <w:noProof/>
        </w:rPr>
      </w:pPr>
      <w:r w:rsidRPr="006A28AF">
        <w:rPr>
          <w:noProof/>
        </w:rPr>
        <w:t>[82]</w:t>
      </w:r>
      <w:r w:rsidRPr="006A28AF">
        <w:rPr>
          <w:noProof/>
        </w:rPr>
        <w:tab/>
        <w:t>E. Y. T. Juan, W. J. Li, J. H. Jhang, and C. H. Chiu, “Predicting protein subcellular localizations for gram-negative bacteria using DP-PSSM and support vector machines,” 2009, doi: 10.1109/CISIS.2009.194.</w:t>
      </w:r>
    </w:p>
    <w:p w14:paraId="43EFAAFE" w14:textId="77777777" w:rsidR="006A28AF" w:rsidRPr="006A28AF" w:rsidRDefault="006A28AF" w:rsidP="006A28AF">
      <w:pPr>
        <w:widowControl w:val="0"/>
        <w:autoSpaceDE w:val="0"/>
        <w:autoSpaceDN w:val="0"/>
        <w:adjustRightInd w:val="0"/>
        <w:ind w:left="640" w:hanging="640"/>
        <w:rPr>
          <w:noProof/>
        </w:rPr>
      </w:pPr>
      <w:r w:rsidRPr="006A28AF">
        <w:rPr>
          <w:noProof/>
        </w:rPr>
        <w:t>[83]</w:t>
      </w:r>
      <w:r w:rsidRPr="006A28AF">
        <w:rPr>
          <w:noProof/>
        </w:rPr>
        <w:tab/>
        <w:t xml:space="preserve">L. Zou, C. Nan, F. Hu, and J. Hancock, “Accurate prediction of bacterial type IV secreted effectors using amino acid composition and PSSM profiles,” </w:t>
      </w:r>
      <w:r w:rsidRPr="006A28AF">
        <w:rPr>
          <w:i/>
          <w:iCs/>
          <w:noProof/>
        </w:rPr>
        <w:t>Bioinformatics</w:t>
      </w:r>
      <w:r w:rsidRPr="006A28AF">
        <w:rPr>
          <w:noProof/>
        </w:rPr>
        <w:t>, 2013, doi: 10.1093/bioinformatics/btt554.</w:t>
      </w:r>
    </w:p>
    <w:p w14:paraId="5C7F9F00" w14:textId="77777777" w:rsidR="006A28AF" w:rsidRPr="006A28AF" w:rsidRDefault="006A28AF" w:rsidP="006A28AF">
      <w:pPr>
        <w:widowControl w:val="0"/>
        <w:autoSpaceDE w:val="0"/>
        <w:autoSpaceDN w:val="0"/>
        <w:adjustRightInd w:val="0"/>
        <w:ind w:left="640" w:hanging="640"/>
        <w:rPr>
          <w:noProof/>
        </w:rPr>
      </w:pPr>
      <w:r w:rsidRPr="006A28AF">
        <w:rPr>
          <w:noProof/>
        </w:rPr>
        <w:t>[84]</w:t>
      </w:r>
      <w:r w:rsidRPr="006A28AF">
        <w:rPr>
          <w:noProof/>
        </w:rPr>
        <w:tab/>
        <w:t>C. W. Cheng, E. C. Y. Su, J. K. Hwang, T. Y. Sung, and W. L. Hsu, “Predicting RNA-binding sites of proteins using support vector machines and evolutionary information,” 2008, doi: 10.1186/1471-2105-9-S12-S6.</w:t>
      </w:r>
    </w:p>
    <w:p w14:paraId="27039CD7" w14:textId="77777777" w:rsidR="006A28AF" w:rsidRPr="006A28AF" w:rsidRDefault="006A28AF" w:rsidP="006A28AF">
      <w:pPr>
        <w:widowControl w:val="0"/>
        <w:autoSpaceDE w:val="0"/>
        <w:autoSpaceDN w:val="0"/>
        <w:adjustRightInd w:val="0"/>
        <w:ind w:left="640" w:hanging="640"/>
        <w:rPr>
          <w:noProof/>
        </w:rPr>
      </w:pPr>
      <w:r w:rsidRPr="006A28AF">
        <w:rPr>
          <w:noProof/>
        </w:rPr>
        <w:t>[85]</w:t>
      </w:r>
      <w:r w:rsidRPr="006A28AF">
        <w:rPr>
          <w:noProof/>
        </w:rPr>
        <w:tab/>
        <w:t xml:space="preserve">J. C. Jeong, X. Lin, and X. W. Chen, “On position-specific scoring matrix for protein function prediction,” </w:t>
      </w:r>
      <w:r w:rsidRPr="006A28AF">
        <w:rPr>
          <w:i/>
          <w:iCs/>
          <w:noProof/>
        </w:rPr>
        <w:t>IEEE/ACM Trans. Comput. Biol. Bioinforma.</w:t>
      </w:r>
      <w:r w:rsidRPr="006A28AF">
        <w:rPr>
          <w:noProof/>
        </w:rPr>
        <w:t>, 2011, doi: 10.1109/TCBB.2010.93.</w:t>
      </w:r>
    </w:p>
    <w:p w14:paraId="50A4B5C7" w14:textId="77777777" w:rsidR="006A28AF" w:rsidRPr="006A28AF" w:rsidRDefault="006A28AF" w:rsidP="006A28AF">
      <w:pPr>
        <w:widowControl w:val="0"/>
        <w:autoSpaceDE w:val="0"/>
        <w:autoSpaceDN w:val="0"/>
        <w:adjustRightInd w:val="0"/>
        <w:ind w:left="640" w:hanging="640"/>
        <w:rPr>
          <w:noProof/>
        </w:rPr>
      </w:pPr>
      <w:r w:rsidRPr="006A28AF">
        <w:rPr>
          <w:noProof/>
        </w:rPr>
        <w:t>[86]</w:t>
      </w:r>
      <w:r w:rsidRPr="006A28AF">
        <w:rPr>
          <w:noProof/>
        </w:rPr>
        <w:tab/>
        <w:t xml:space="preserve">J. Palme, S. Hochreiter, and U. Bodenhofer, “KeBABS: An R package for kernel-based analysis of biological sequences,” </w:t>
      </w:r>
      <w:r w:rsidRPr="006A28AF">
        <w:rPr>
          <w:i/>
          <w:iCs/>
          <w:noProof/>
        </w:rPr>
        <w:t>Bioinformatics</w:t>
      </w:r>
      <w:r w:rsidRPr="006A28AF">
        <w:rPr>
          <w:noProof/>
        </w:rPr>
        <w:t>, 2015, doi: 10.1093/bioinformatics/btv176.</w:t>
      </w:r>
    </w:p>
    <w:p w14:paraId="59DE6CAE" w14:textId="77777777" w:rsidR="006A28AF" w:rsidRPr="006A28AF" w:rsidRDefault="006A28AF" w:rsidP="006A28AF">
      <w:pPr>
        <w:widowControl w:val="0"/>
        <w:autoSpaceDE w:val="0"/>
        <w:autoSpaceDN w:val="0"/>
        <w:adjustRightInd w:val="0"/>
        <w:ind w:left="640" w:hanging="640"/>
        <w:rPr>
          <w:noProof/>
        </w:rPr>
      </w:pPr>
      <w:r w:rsidRPr="006A28AF">
        <w:rPr>
          <w:noProof/>
        </w:rPr>
        <w:t>[87]</w:t>
      </w:r>
      <w:r w:rsidRPr="006A28AF">
        <w:rPr>
          <w:noProof/>
        </w:rPr>
        <w:tab/>
        <w:t xml:space="preserve">NumPy, “NumPy — NumPy,” </w:t>
      </w:r>
      <w:r w:rsidRPr="006A28AF">
        <w:rPr>
          <w:i/>
          <w:iCs/>
          <w:noProof/>
        </w:rPr>
        <w:t>NumPy Website</w:t>
      </w:r>
      <w:r w:rsidRPr="006A28AF">
        <w:rPr>
          <w:noProof/>
        </w:rPr>
        <w:t>, 2017. .</w:t>
      </w:r>
    </w:p>
    <w:p w14:paraId="44FC43CD" w14:textId="77777777" w:rsidR="006A28AF" w:rsidRPr="006A28AF" w:rsidRDefault="006A28AF" w:rsidP="006A28AF">
      <w:pPr>
        <w:widowControl w:val="0"/>
        <w:autoSpaceDE w:val="0"/>
        <w:autoSpaceDN w:val="0"/>
        <w:adjustRightInd w:val="0"/>
        <w:ind w:left="640" w:hanging="640"/>
        <w:rPr>
          <w:noProof/>
        </w:rPr>
      </w:pPr>
      <w:r w:rsidRPr="006A28AF">
        <w:rPr>
          <w:noProof/>
        </w:rPr>
        <w:t>[88]</w:t>
      </w:r>
      <w:r w:rsidRPr="006A28AF">
        <w:rPr>
          <w:noProof/>
        </w:rPr>
        <w:tab/>
        <w:t xml:space="preserve">S. Kawashima and M. Kanehisa, “AAindex: Amino acid index database,” </w:t>
      </w:r>
      <w:r w:rsidRPr="006A28AF">
        <w:rPr>
          <w:i/>
          <w:iCs/>
          <w:noProof/>
        </w:rPr>
        <w:t>Nucleic Acids Research</w:t>
      </w:r>
      <w:r w:rsidRPr="006A28AF">
        <w:rPr>
          <w:noProof/>
        </w:rPr>
        <w:t>. 2000, doi: 10.1093/nar/28.1.374.</w:t>
      </w:r>
    </w:p>
    <w:p w14:paraId="1CC1DB3A" w14:textId="77777777" w:rsidR="006A28AF" w:rsidRPr="006A28AF" w:rsidRDefault="006A28AF" w:rsidP="006A28AF">
      <w:pPr>
        <w:widowControl w:val="0"/>
        <w:autoSpaceDE w:val="0"/>
        <w:autoSpaceDN w:val="0"/>
        <w:adjustRightInd w:val="0"/>
        <w:ind w:left="640" w:hanging="640"/>
        <w:rPr>
          <w:noProof/>
        </w:rPr>
      </w:pPr>
      <w:r w:rsidRPr="006A28AF">
        <w:rPr>
          <w:noProof/>
        </w:rPr>
        <w:t>[89]</w:t>
      </w:r>
      <w:r w:rsidRPr="006A28AF">
        <w:rPr>
          <w:noProof/>
        </w:rPr>
        <w:tab/>
        <w:t xml:space="preserve">B. E. Suzek, H. Huang, P. McGarvey, R. Mazumder, and C. H. Wu, “UniRef: </w:t>
      </w:r>
      <w:r w:rsidRPr="006A28AF">
        <w:rPr>
          <w:noProof/>
        </w:rPr>
        <w:lastRenderedPageBreak/>
        <w:t xml:space="preserve">Comprehensive and non-redundant UniProt reference clusters,” </w:t>
      </w:r>
      <w:r w:rsidRPr="006A28AF">
        <w:rPr>
          <w:i/>
          <w:iCs/>
          <w:noProof/>
        </w:rPr>
        <w:t>Bioinformatics</w:t>
      </w:r>
      <w:r w:rsidRPr="006A28AF">
        <w:rPr>
          <w:noProof/>
        </w:rPr>
        <w:t>, 2007, doi: 10.1093/bioinformatics/btm098.</w:t>
      </w:r>
    </w:p>
    <w:p w14:paraId="54040C0C" w14:textId="77777777" w:rsidR="006A28AF" w:rsidRPr="006A28AF" w:rsidRDefault="006A28AF" w:rsidP="006A28AF">
      <w:pPr>
        <w:widowControl w:val="0"/>
        <w:autoSpaceDE w:val="0"/>
        <w:autoSpaceDN w:val="0"/>
        <w:adjustRightInd w:val="0"/>
        <w:ind w:left="640" w:hanging="640"/>
        <w:rPr>
          <w:noProof/>
        </w:rPr>
      </w:pPr>
      <w:r w:rsidRPr="006A28AF">
        <w:rPr>
          <w:noProof/>
        </w:rPr>
        <w:t>[90]</w:t>
      </w:r>
      <w:r w:rsidRPr="006A28AF">
        <w:rPr>
          <w:noProof/>
        </w:rPr>
        <w:tab/>
        <w:t xml:space="preserve">T. Li, K. Fan, J. Wang, and W. Wang, “Reduction of protein sequence complexity by residue grouping,” </w:t>
      </w:r>
      <w:r w:rsidRPr="006A28AF">
        <w:rPr>
          <w:i/>
          <w:iCs/>
          <w:noProof/>
        </w:rPr>
        <w:t>Protein Eng.</w:t>
      </w:r>
      <w:r w:rsidRPr="006A28AF">
        <w:rPr>
          <w:noProof/>
        </w:rPr>
        <w:t>, 2003, doi: 10.1093/protein/gzg044.</w:t>
      </w:r>
    </w:p>
    <w:p w14:paraId="3A4F093E" w14:textId="77777777" w:rsidR="006A28AF" w:rsidRPr="006A28AF" w:rsidRDefault="006A28AF" w:rsidP="006A28AF">
      <w:pPr>
        <w:widowControl w:val="0"/>
        <w:autoSpaceDE w:val="0"/>
        <w:autoSpaceDN w:val="0"/>
        <w:adjustRightInd w:val="0"/>
        <w:ind w:left="640" w:hanging="640"/>
        <w:rPr>
          <w:noProof/>
        </w:rPr>
      </w:pPr>
      <w:r w:rsidRPr="006A28AF">
        <w:rPr>
          <w:noProof/>
        </w:rPr>
        <w:t>[91]</w:t>
      </w:r>
      <w:r w:rsidRPr="006A28AF">
        <w:rPr>
          <w:noProof/>
        </w:rPr>
        <w:tab/>
        <w:t>B. E. Boser, I. M. Guyon, and V. N. Vapnik, “Training algorithm for optimal margin classifiers,” 1992, doi: 10.1145/130385.130401.</w:t>
      </w:r>
    </w:p>
    <w:p w14:paraId="0522640C" w14:textId="77777777" w:rsidR="006A28AF" w:rsidRPr="006A28AF" w:rsidRDefault="006A28AF" w:rsidP="006A28AF">
      <w:pPr>
        <w:widowControl w:val="0"/>
        <w:autoSpaceDE w:val="0"/>
        <w:autoSpaceDN w:val="0"/>
        <w:adjustRightInd w:val="0"/>
        <w:ind w:left="640" w:hanging="640"/>
        <w:rPr>
          <w:noProof/>
        </w:rPr>
      </w:pPr>
      <w:r w:rsidRPr="006A28AF">
        <w:rPr>
          <w:noProof/>
        </w:rPr>
        <w:t>[92]</w:t>
      </w:r>
      <w:r w:rsidRPr="006A28AF">
        <w:rPr>
          <w:noProof/>
        </w:rPr>
        <w:tab/>
        <w:t xml:space="preserve">M. Aly and &lt;malaa@caltech Edu&gt;, “Survey on multiclass classification methods,” </w:t>
      </w:r>
      <w:r w:rsidRPr="006A28AF">
        <w:rPr>
          <w:i/>
          <w:iCs/>
          <w:noProof/>
        </w:rPr>
        <w:t>Neural Netw</w:t>
      </w:r>
      <w:r w:rsidRPr="006A28AF">
        <w:rPr>
          <w:noProof/>
        </w:rPr>
        <w:t>, 2005.</w:t>
      </w:r>
    </w:p>
    <w:p w14:paraId="1364CFA4" w14:textId="77777777" w:rsidR="006A28AF" w:rsidRPr="006A28AF" w:rsidRDefault="006A28AF" w:rsidP="006A28AF">
      <w:pPr>
        <w:widowControl w:val="0"/>
        <w:autoSpaceDE w:val="0"/>
        <w:autoSpaceDN w:val="0"/>
        <w:adjustRightInd w:val="0"/>
        <w:ind w:left="640" w:hanging="640"/>
        <w:rPr>
          <w:noProof/>
        </w:rPr>
      </w:pPr>
      <w:r w:rsidRPr="006A28AF">
        <w:rPr>
          <w:noProof/>
        </w:rPr>
        <w:t>[93]</w:t>
      </w:r>
      <w:r w:rsidRPr="006A28AF">
        <w:rPr>
          <w:noProof/>
        </w:rPr>
        <w:tab/>
        <w:t xml:space="preserve">F. Pedregosa </w:t>
      </w:r>
      <w:r w:rsidRPr="006A28AF">
        <w:rPr>
          <w:i/>
          <w:iCs/>
          <w:noProof/>
        </w:rPr>
        <w:t>et al.</w:t>
      </w:r>
      <w:r w:rsidRPr="006A28AF">
        <w:rPr>
          <w:noProof/>
        </w:rPr>
        <w:t xml:space="preserve">, “Scikit-learn: Machine learning in Python,” </w:t>
      </w:r>
      <w:r w:rsidRPr="006A28AF">
        <w:rPr>
          <w:i/>
          <w:iCs/>
          <w:noProof/>
        </w:rPr>
        <w:t>J. Mach. Learn. Res.</w:t>
      </w:r>
      <w:r w:rsidRPr="006A28AF">
        <w:rPr>
          <w:noProof/>
        </w:rPr>
        <w:t>, 2011.</w:t>
      </w:r>
    </w:p>
    <w:p w14:paraId="1D7E91A9" w14:textId="77777777" w:rsidR="006A28AF" w:rsidRPr="006A28AF" w:rsidRDefault="006A28AF" w:rsidP="006A28AF">
      <w:pPr>
        <w:widowControl w:val="0"/>
        <w:autoSpaceDE w:val="0"/>
        <w:autoSpaceDN w:val="0"/>
        <w:adjustRightInd w:val="0"/>
        <w:ind w:left="640" w:hanging="640"/>
        <w:rPr>
          <w:noProof/>
        </w:rPr>
      </w:pPr>
      <w:r w:rsidRPr="006A28AF">
        <w:rPr>
          <w:noProof/>
        </w:rPr>
        <w:t>[94]</w:t>
      </w:r>
      <w:r w:rsidRPr="006A28AF">
        <w:rPr>
          <w:noProof/>
        </w:rPr>
        <w:tab/>
        <w:t xml:space="preserve">G. P. Rédei, “BLASTP,” in </w:t>
      </w:r>
      <w:r w:rsidRPr="006A28AF">
        <w:rPr>
          <w:i/>
          <w:iCs/>
          <w:noProof/>
        </w:rPr>
        <w:t>Encyclopedia of Genetics, Genomics, Proteomics and Informatics</w:t>
      </w:r>
      <w:r w:rsidRPr="006A28AF">
        <w:rPr>
          <w:noProof/>
        </w:rPr>
        <w:t>, 2008.</w:t>
      </w:r>
    </w:p>
    <w:p w14:paraId="1BA6B406" w14:textId="77777777" w:rsidR="006A28AF" w:rsidRPr="006A28AF" w:rsidRDefault="006A28AF" w:rsidP="006A28AF">
      <w:pPr>
        <w:widowControl w:val="0"/>
        <w:autoSpaceDE w:val="0"/>
        <w:autoSpaceDN w:val="0"/>
        <w:adjustRightInd w:val="0"/>
        <w:ind w:left="640" w:hanging="640"/>
        <w:rPr>
          <w:noProof/>
        </w:rPr>
      </w:pPr>
      <w:r w:rsidRPr="006A28AF">
        <w:rPr>
          <w:noProof/>
        </w:rPr>
        <w:t>[95]</w:t>
      </w:r>
      <w:r w:rsidRPr="006A28AF">
        <w:rPr>
          <w:noProof/>
        </w:rPr>
        <w:tab/>
        <w:t xml:space="preserve">U. Iskandarov </w:t>
      </w:r>
      <w:r w:rsidRPr="006A28AF">
        <w:rPr>
          <w:i/>
          <w:iCs/>
          <w:noProof/>
        </w:rPr>
        <w:t>et al.</w:t>
      </w:r>
      <w:r w:rsidRPr="006A28AF">
        <w:rPr>
          <w:noProof/>
        </w:rPr>
        <w:t xml:space="preserve">, “A Specialized Diacylglycerol Acyltransferase Contributes to the Extreme Medium-Chain Fatty Acid Content of Cuphea Seed Oil,” </w:t>
      </w:r>
      <w:r w:rsidRPr="006A28AF">
        <w:rPr>
          <w:i/>
          <w:iCs/>
          <w:noProof/>
        </w:rPr>
        <w:t>Plant Physiol.</w:t>
      </w:r>
      <w:r w:rsidRPr="006A28AF">
        <w:rPr>
          <w:noProof/>
        </w:rPr>
        <w:t>, vol. 174, no. May, pp. 97–109, 2017, doi: 10.1104/pp.16.01894.</w:t>
      </w:r>
    </w:p>
    <w:p w14:paraId="6555036C" w14:textId="77777777" w:rsidR="006A28AF" w:rsidRPr="006A28AF" w:rsidRDefault="006A28AF" w:rsidP="006A28AF">
      <w:pPr>
        <w:widowControl w:val="0"/>
        <w:autoSpaceDE w:val="0"/>
        <w:autoSpaceDN w:val="0"/>
        <w:adjustRightInd w:val="0"/>
        <w:ind w:left="640" w:hanging="640"/>
        <w:rPr>
          <w:noProof/>
        </w:rPr>
      </w:pPr>
      <w:r w:rsidRPr="006A28AF">
        <w:rPr>
          <w:noProof/>
        </w:rPr>
        <w:t>[96]</w:t>
      </w:r>
      <w:r w:rsidRPr="006A28AF">
        <w:rPr>
          <w:noProof/>
        </w:rPr>
        <w:tab/>
        <w:t xml:space="preserve">P. Xu, K. Qiao, W. S. Ahn, and G. Stephanopoulos, “Engineering Yarrowia lipolytica as a platform for synthesis of drop-in transportation fuels and oleochemicals,” </w:t>
      </w:r>
      <w:r w:rsidRPr="006A28AF">
        <w:rPr>
          <w:i/>
          <w:iCs/>
          <w:noProof/>
        </w:rPr>
        <w:t>Proc. Natl. Acad. Sci. U. S. A.</w:t>
      </w:r>
      <w:r w:rsidRPr="006A28AF">
        <w:rPr>
          <w:noProof/>
        </w:rPr>
        <w:t>, vol. 113, no. 39, pp. 10848–10853, 2016, doi: 10.1073/pnas.1607295113.</w:t>
      </w:r>
    </w:p>
    <w:p w14:paraId="09713DC0" w14:textId="77777777" w:rsidR="006A28AF" w:rsidRPr="006A28AF" w:rsidRDefault="006A28AF" w:rsidP="006A28AF">
      <w:pPr>
        <w:widowControl w:val="0"/>
        <w:autoSpaceDE w:val="0"/>
        <w:autoSpaceDN w:val="0"/>
        <w:adjustRightInd w:val="0"/>
        <w:ind w:left="640" w:hanging="640"/>
        <w:rPr>
          <w:noProof/>
        </w:rPr>
      </w:pPr>
      <w:r w:rsidRPr="006A28AF">
        <w:rPr>
          <w:noProof/>
        </w:rPr>
        <w:t>[97]</w:t>
      </w:r>
      <w:r w:rsidRPr="006A28AF">
        <w:rPr>
          <w:noProof/>
        </w:rPr>
        <w:tab/>
        <w:t xml:space="preserve">M. von Grotthuss, D. Plewczynski, K. Ginalski, L. Rychlewski, and E. I. Shakhnovich, “PDB-UF: Database of predicted enzymatic functions for unannotated protein structures from structural genomics,” </w:t>
      </w:r>
      <w:r w:rsidRPr="006A28AF">
        <w:rPr>
          <w:i/>
          <w:iCs/>
          <w:noProof/>
        </w:rPr>
        <w:t>BMC Bioinformatics</w:t>
      </w:r>
      <w:r w:rsidRPr="006A28AF">
        <w:rPr>
          <w:noProof/>
        </w:rPr>
        <w:t>, vol. 7, 2006, doi: 10.1186/1471-2105-7-53.</w:t>
      </w:r>
    </w:p>
    <w:p w14:paraId="585A975C" w14:textId="77777777" w:rsidR="006A28AF" w:rsidRPr="006A28AF" w:rsidRDefault="006A28AF" w:rsidP="006A28AF">
      <w:pPr>
        <w:widowControl w:val="0"/>
        <w:autoSpaceDE w:val="0"/>
        <w:autoSpaceDN w:val="0"/>
        <w:adjustRightInd w:val="0"/>
        <w:ind w:left="640" w:hanging="640"/>
        <w:rPr>
          <w:noProof/>
        </w:rPr>
      </w:pPr>
      <w:r w:rsidRPr="006A28AF">
        <w:rPr>
          <w:noProof/>
        </w:rPr>
        <w:t>[98]</w:t>
      </w:r>
      <w:r w:rsidRPr="006A28AF">
        <w:rPr>
          <w:noProof/>
        </w:rPr>
        <w:tab/>
        <w:t xml:space="preserve">D. Lee, O. Redfern, and C. Orengo, “Predicting protein function from sequence and structure,” </w:t>
      </w:r>
      <w:r w:rsidRPr="006A28AF">
        <w:rPr>
          <w:i/>
          <w:iCs/>
          <w:noProof/>
        </w:rPr>
        <w:t>Nature Reviews Molecular Cell Biology</w:t>
      </w:r>
      <w:r w:rsidRPr="006A28AF">
        <w:rPr>
          <w:noProof/>
        </w:rPr>
        <w:t>, vol. 8, no. 12. 2007, doi: 10.1038/nrm2281.</w:t>
      </w:r>
    </w:p>
    <w:p w14:paraId="266D8F7F" w14:textId="77777777" w:rsidR="006A28AF" w:rsidRPr="006A28AF" w:rsidRDefault="006A28AF" w:rsidP="006A28AF">
      <w:pPr>
        <w:widowControl w:val="0"/>
        <w:autoSpaceDE w:val="0"/>
        <w:autoSpaceDN w:val="0"/>
        <w:adjustRightInd w:val="0"/>
        <w:ind w:left="640" w:hanging="640"/>
        <w:rPr>
          <w:noProof/>
        </w:rPr>
      </w:pPr>
      <w:r w:rsidRPr="006A28AF">
        <w:rPr>
          <w:noProof/>
        </w:rPr>
        <w:t>[99]</w:t>
      </w:r>
      <w:r w:rsidRPr="006A28AF">
        <w:rPr>
          <w:noProof/>
        </w:rPr>
        <w:tab/>
        <w:t xml:space="preserve">J. S. Chauhan, A. H. Bhat, G. P. S. Raghava, and A. Rao, “GlycoPP: A webserver for prediction of N- and O-glycosites in prokaryotic protein sequences,” </w:t>
      </w:r>
      <w:r w:rsidRPr="006A28AF">
        <w:rPr>
          <w:i/>
          <w:iCs/>
          <w:noProof/>
        </w:rPr>
        <w:t>PLoS One</w:t>
      </w:r>
      <w:r w:rsidRPr="006A28AF">
        <w:rPr>
          <w:noProof/>
        </w:rPr>
        <w:t>, vol. 7, no. 7, 2012, doi: 10.1371/journal.pone.0040155.</w:t>
      </w:r>
    </w:p>
    <w:p w14:paraId="5426C444" w14:textId="77777777" w:rsidR="006A28AF" w:rsidRPr="006A28AF" w:rsidRDefault="006A28AF" w:rsidP="006A28AF">
      <w:pPr>
        <w:widowControl w:val="0"/>
        <w:autoSpaceDE w:val="0"/>
        <w:autoSpaceDN w:val="0"/>
        <w:adjustRightInd w:val="0"/>
        <w:ind w:left="640" w:hanging="640"/>
        <w:rPr>
          <w:noProof/>
        </w:rPr>
      </w:pPr>
      <w:r w:rsidRPr="006A28AF">
        <w:rPr>
          <w:noProof/>
        </w:rPr>
        <w:t>[100]</w:t>
      </w:r>
      <w:r w:rsidRPr="006A28AF">
        <w:rPr>
          <w:noProof/>
        </w:rPr>
        <w:tab/>
        <w:t xml:space="preserve">C. Y. Yu, L. C. Chou, and D. T. Chang, “Predicting protein-protein interactions in unbalanced data using the primary structure of proteins,” </w:t>
      </w:r>
      <w:r w:rsidRPr="006A28AF">
        <w:rPr>
          <w:i/>
          <w:iCs/>
          <w:noProof/>
        </w:rPr>
        <w:t>BMC Bioinformatics</w:t>
      </w:r>
      <w:r w:rsidRPr="006A28AF">
        <w:rPr>
          <w:noProof/>
        </w:rPr>
        <w:t>, vol. 11, 2010, doi: 10.1186/1471-2105-11-167.</w:t>
      </w:r>
    </w:p>
    <w:p w14:paraId="6C433BE4" w14:textId="6E444954" w:rsidR="00FE4F3B" w:rsidRPr="00FE4F3B" w:rsidRDefault="00F71C4F" w:rsidP="006A28AF">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1F5A"/>
    <w:rsid w:val="0003247A"/>
    <w:rsid w:val="00035C1E"/>
    <w:rsid w:val="00040D4B"/>
    <w:rsid w:val="00055654"/>
    <w:rsid w:val="000667FA"/>
    <w:rsid w:val="00073147"/>
    <w:rsid w:val="000759BB"/>
    <w:rsid w:val="00076959"/>
    <w:rsid w:val="0007793E"/>
    <w:rsid w:val="000841E8"/>
    <w:rsid w:val="00086253"/>
    <w:rsid w:val="000871F8"/>
    <w:rsid w:val="00092FCC"/>
    <w:rsid w:val="00093409"/>
    <w:rsid w:val="000A59B2"/>
    <w:rsid w:val="000B26EB"/>
    <w:rsid w:val="000B37BE"/>
    <w:rsid w:val="000B76BD"/>
    <w:rsid w:val="000C4997"/>
    <w:rsid w:val="000C7E19"/>
    <w:rsid w:val="000D54C8"/>
    <w:rsid w:val="000D76C5"/>
    <w:rsid w:val="000E4F12"/>
    <w:rsid w:val="00103A7B"/>
    <w:rsid w:val="00103D10"/>
    <w:rsid w:val="00105045"/>
    <w:rsid w:val="001104BF"/>
    <w:rsid w:val="00110CDC"/>
    <w:rsid w:val="00120ED9"/>
    <w:rsid w:val="00130F18"/>
    <w:rsid w:val="00131486"/>
    <w:rsid w:val="00147608"/>
    <w:rsid w:val="00156EAF"/>
    <w:rsid w:val="00163287"/>
    <w:rsid w:val="00163A6C"/>
    <w:rsid w:val="001665F3"/>
    <w:rsid w:val="00176054"/>
    <w:rsid w:val="0019236C"/>
    <w:rsid w:val="001943D6"/>
    <w:rsid w:val="0019466C"/>
    <w:rsid w:val="001A3FC4"/>
    <w:rsid w:val="001B5896"/>
    <w:rsid w:val="001C10CF"/>
    <w:rsid w:val="001C6C72"/>
    <w:rsid w:val="001D529F"/>
    <w:rsid w:val="001F1E28"/>
    <w:rsid w:val="001F6CE6"/>
    <w:rsid w:val="00202799"/>
    <w:rsid w:val="00206617"/>
    <w:rsid w:val="00212D9D"/>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175C"/>
    <w:rsid w:val="00263B71"/>
    <w:rsid w:val="00264BF4"/>
    <w:rsid w:val="002809AE"/>
    <w:rsid w:val="0028247A"/>
    <w:rsid w:val="002A22A2"/>
    <w:rsid w:val="002A39E0"/>
    <w:rsid w:val="002A42BF"/>
    <w:rsid w:val="002A4627"/>
    <w:rsid w:val="002A58BC"/>
    <w:rsid w:val="002A5B8C"/>
    <w:rsid w:val="002A71CF"/>
    <w:rsid w:val="002B4095"/>
    <w:rsid w:val="002B6DAA"/>
    <w:rsid w:val="002C01DA"/>
    <w:rsid w:val="002C3D84"/>
    <w:rsid w:val="002D5D26"/>
    <w:rsid w:val="002D799E"/>
    <w:rsid w:val="002E3181"/>
    <w:rsid w:val="002E4FC9"/>
    <w:rsid w:val="002E5D60"/>
    <w:rsid w:val="00306E39"/>
    <w:rsid w:val="003077B2"/>
    <w:rsid w:val="00310AFE"/>
    <w:rsid w:val="00313E8E"/>
    <w:rsid w:val="00314EFD"/>
    <w:rsid w:val="00316422"/>
    <w:rsid w:val="00320921"/>
    <w:rsid w:val="00333929"/>
    <w:rsid w:val="00333E87"/>
    <w:rsid w:val="00334696"/>
    <w:rsid w:val="003424CA"/>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E71F7"/>
    <w:rsid w:val="003F168C"/>
    <w:rsid w:val="003F762C"/>
    <w:rsid w:val="004005FD"/>
    <w:rsid w:val="004007A6"/>
    <w:rsid w:val="004016C0"/>
    <w:rsid w:val="00402E7A"/>
    <w:rsid w:val="00404500"/>
    <w:rsid w:val="0041414D"/>
    <w:rsid w:val="00417F89"/>
    <w:rsid w:val="00426981"/>
    <w:rsid w:val="00433BF5"/>
    <w:rsid w:val="00435250"/>
    <w:rsid w:val="004378E0"/>
    <w:rsid w:val="004405A4"/>
    <w:rsid w:val="00451DEA"/>
    <w:rsid w:val="00452E86"/>
    <w:rsid w:val="00453B27"/>
    <w:rsid w:val="004558A2"/>
    <w:rsid w:val="00460DC5"/>
    <w:rsid w:val="00461155"/>
    <w:rsid w:val="004614A0"/>
    <w:rsid w:val="004660B8"/>
    <w:rsid w:val="00484B10"/>
    <w:rsid w:val="00485A0F"/>
    <w:rsid w:val="00487170"/>
    <w:rsid w:val="004909A7"/>
    <w:rsid w:val="00497D8E"/>
    <w:rsid w:val="004B3031"/>
    <w:rsid w:val="004B6806"/>
    <w:rsid w:val="004C163F"/>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368E6"/>
    <w:rsid w:val="00543DBA"/>
    <w:rsid w:val="00544156"/>
    <w:rsid w:val="00544E6C"/>
    <w:rsid w:val="00545255"/>
    <w:rsid w:val="00551EA1"/>
    <w:rsid w:val="00555405"/>
    <w:rsid w:val="00566D0D"/>
    <w:rsid w:val="00567114"/>
    <w:rsid w:val="0057104F"/>
    <w:rsid w:val="005815C4"/>
    <w:rsid w:val="0058206B"/>
    <w:rsid w:val="005837FD"/>
    <w:rsid w:val="005930BC"/>
    <w:rsid w:val="005952ED"/>
    <w:rsid w:val="005A1606"/>
    <w:rsid w:val="005A2D00"/>
    <w:rsid w:val="005A3D95"/>
    <w:rsid w:val="005A3ED7"/>
    <w:rsid w:val="005B154A"/>
    <w:rsid w:val="005B476F"/>
    <w:rsid w:val="005B50BF"/>
    <w:rsid w:val="005C4449"/>
    <w:rsid w:val="005D0791"/>
    <w:rsid w:val="005D1CDB"/>
    <w:rsid w:val="005D3511"/>
    <w:rsid w:val="005D52E3"/>
    <w:rsid w:val="005E2453"/>
    <w:rsid w:val="005E46E7"/>
    <w:rsid w:val="005E7E98"/>
    <w:rsid w:val="005F3ACB"/>
    <w:rsid w:val="005F68BE"/>
    <w:rsid w:val="00601AC9"/>
    <w:rsid w:val="00603045"/>
    <w:rsid w:val="00605BC2"/>
    <w:rsid w:val="00613613"/>
    <w:rsid w:val="00616F3E"/>
    <w:rsid w:val="006179F6"/>
    <w:rsid w:val="00620141"/>
    <w:rsid w:val="00620A13"/>
    <w:rsid w:val="006265CD"/>
    <w:rsid w:val="00633198"/>
    <w:rsid w:val="00642825"/>
    <w:rsid w:val="00647576"/>
    <w:rsid w:val="00651092"/>
    <w:rsid w:val="00662BB7"/>
    <w:rsid w:val="00666117"/>
    <w:rsid w:val="00671CD2"/>
    <w:rsid w:val="006807CA"/>
    <w:rsid w:val="00681358"/>
    <w:rsid w:val="006859F7"/>
    <w:rsid w:val="0068626C"/>
    <w:rsid w:val="00686EDB"/>
    <w:rsid w:val="006976D6"/>
    <w:rsid w:val="006A0F40"/>
    <w:rsid w:val="006A1F7D"/>
    <w:rsid w:val="006A28AF"/>
    <w:rsid w:val="006A4F39"/>
    <w:rsid w:val="006A7A12"/>
    <w:rsid w:val="006B455C"/>
    <w:rsid w:val="006C0A54"/>
    <w:rsid w:val="006C7B6F"/>
    <w:rsid w:val="006D1A09"/>
    <w:rsid w:val="006D214F"/>
    <w:rsid w:val="006D4711"/>
    <w:rsid w:val="006D51B2"/>
    <w:rsid w:val="006E0D56"/>
    <w:rsid w:val="006E16CF"/>
    <w:rsid w:val="006E3302"/>
    <w:rsid w:val="006E376D"/>
    <w:rsid w:val="006E5DF3"/>
    <w:rsid w:val="006F14A3"/>
    <w:rsid w:val="00700415"/>
    <w:rsid w:val="007020DD"/>
    <w:rsid w:val="007036BF"/>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47170"/>
    <w:rsid w:val="00750394"/>
    <w:rsid w:val="00760E6A"/>
    <w:rsid w:val="00762633"/>
    <w:rsid w:val="00764BB4"/>
    <w:rsid w:val="007706F5"/>
    <w:rsid w:val="00770C03"/>
    <w:rsid w:val="007732A5"/>
    <w:rsid w:val="007748C3"/>
    <w:rsid w:val="00777848"/>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03F7"/>
    <w:rsid w:val="007F2751"/>
    <w:rsid w:val="007F3577"/>
    <w:rsid w:val="008031B3"/>
    <w:rsid w:val="0080517B"/>
    <w:rsid w:val="00805D5C"/>
    <w:rsid w:val="008169AA"/>
    <w:rsid w:val="00833D66"/>
    <w:rsid w:val="00835BFF"/>
    <w:rsid w:val="008503BE"/>
    <w:rsid w:val="008510CD"/>
    <w:rsid w:val="00860631"/>
    <w:rsid w:val="00884004"/>
    <w:rsid w:val="00885966"/>
    <w:rsid w:val="008927C4"/>
    <w:rsid w:val="008955AF"/>
    <w:rsid w:val="00896505"/>
    <w:rsid w:val="008970E6"/>
    <w:rsid w:val="0089785E"/>
    <w:rsid w:val="008A05F3"/>
    <w:rsid w:val="008A575C"/>
    <w:rsid w:val="008A698D"/>
    <w:rsid w:val="008B4ABD"/>
    <w:rsid w:val="008B5D8D"/>
    <w:rsid w:val="008C1647"/>
    <w:rsid w:val="008C5A40"/>
    <w:rsid w:val="008C66EF"/>
    <w:rsid w:val="008C785B"/>
    <w:rsid w:val="008E4D9E"/>
    <w:rsid w:val="008E4FA9"/>
    <w:rsid w:val="008F38B1"/>
    <w:rsid w:val="008F39FB"/>
    <w:rsid w:val="009004D8"/>
    <w:rsid w:val="00904EEC"/>
    <w:rsid w:val="00905443"/>
    <w:rsid w:val="00915F0C"/>
    <w:rsid w:val="00916488"/>
    <w:rsid w:val="0092242E"/>
    <w:rsid w:val="00923CB9"/>
    <w:rsid w:val="009301B0"/>
    <w:rsid w:val="00937355"/>
    <w:rsid w:val="009400FC"/>
    <w:rsid w:val="00940F5B"/>
    <w:rsid w:val="0094502F"/>
    <w:rsid w:val="00945358"/>
    <w:rsid w:val="00953846"/>
    <w:rsid w:val="009611FD"/>
    <w:rsid w:val="009643BE"/>
    <w:rsid w:val="00974BBA"/>
    <w:rsid w:val="00975D7F"/>
    <w:rsid w:val="00993A9B"/>
    <w:rsid w:val="00995ACC"/>
    <w:rsid w:val="00996429"/>
    <w:rsid w:val="009C46D7"/>
    <w:rsid w:val="009C56FB"/>
    <w:rsid w:val="009D05CB"/>
    <w:rsid w:val="009E1C12"/>
    <w:rsid w:val="009E2077"/>
    <w:rsid w:val="009E2C39"/>
    <w:rsid w:val="009E320C"/>
    <w:rsid w:val="009F0B50"/>
    <w:rsid w:val="009F1EA5"/>
    <w:rsid w:val="00A066FE"/>
    <w:rsid w:val="00A17E40"/>
    <w:rsid w:val="00A264A1"/>
    <w:rsid w:val="00A349B7"/>
    <w:rsid w:val="00A46CEE"/>
    <w:rsid w:val="00A50105"/>
    <w:rsid w:val="00A61E10"/>
    <w:rsid w:val="00A626B1"/>
    <w:rsid w:val="00A70136"/>
    <w:rsid w:val="00A7297A"/>
    <w:rsid w:val="00A93E92"/>
    <w:rsid w:val="00A94FCA"/>
    <w:rsid w:val="00A958E3"/>
    <w:rsid w:val="00A96710"/>
    <w:rsid w:val="00AA102F"/>
    <w:rsid w:val="00AB08D3"/>
    <w:rsid w:val="00AB363B"/>
    <w:rsid w:val="00AB6139"/>
    <w:rsid w:val="00AB6F53"/>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469DE"/>
    <w:rsid w:val="00B46AAE"/>
    <w:rsid w:val="00B502A0"/>
    <w:rsid w:val="00B51DF8"/>
    <w:rsid w:val="00B5516B"/>
    <w:rsid w:val="00B65FB9"/>
    <w:rsid w:val="00B8059B"/>
    <w:rsid w:val="00B80631"/>
    <w:rsid w:val="00B8399C"/>
    <w:rsid w:val="00B852C2"/>
    <w:rsid w:val="00B87E71"/>
    <w:rsid w:val="00B919C4"/>
    <w:rsid w:val="00B92FFD"/>
    <w:rsid w:val="00BA035B"/>
    <w:rsid w:val="00BA09BF"/>
    <w:rsid w:val="00BA3E24"/>
    <w:rsid w:val="00BB08BF"/>
    <w:rsid w:val="00BC19C7"/>
    <w:rsid w:val="00BC782B"/>
    <w:rsid w:val="00BD1762"/>
    <w:rsid w:val="00BD6C5F"/>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3D00"/>
    <w:rsid w:val="00C44A02"/>
    <w:rsid w:val="00C44DA3"/>
    <w:rsid w:val="00C47774"/>
    <w:rsid w:val="00C47D21"/>
    <w:rsid w:val="00C515E3"/>
    <w:rsid w:val="00C52468"/>
    <w:rsid w:val="00C5287D"/>
    <w:rsid w:val="00C62A38"/>
    <w:rsid w:val="00C75574"/>
    <w:rsid w:val="00C76D6E"/>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4B9B"/>
    <w:rsid w:val="00CF5E63"/>
    <w:rsid w:val="00D04496"/>
    <w:rsid w:val="00D13EA4"/>
    <w:rsid w:val="00D15562"/>
    <w:rsid w:val="00D31D4D"/>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A663E"/>
    <w:rsid w:val="00DB40A3"/>
    <w:rsid w:val="00DC1618"/>
    <w:rsid w:val="00DC2DBE"/>
    <w:rsid w:val="00DC5C9D"/>
    <w:rsid w:val="00DC7A6D"/>
    <w:rsid w:val="00DD3FAE"/>
    <w:rsid w:val="00DD5B1B"/>
    <w:rsid w:val="00DE4E15"/>
    <w:rsid w:val="00DF0D8C"/>
    <w:rsid w:val="00E068A4"/>
    <w:rsid w:val="00E079DB"/>
    <w:rsid w:val="00E11F00"/>
    <w:rsid w:val="00E138BD"/>
    <w:rsid w:val="00E1743B"/>
    <w:rsid w:val="00E21D56"/>
    <w:rsid w:val="00E32C53"/>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071A"/>
    <w:rsid w:val="00E86D44"/>
    <w:rsid w:val="00E92BC2"/>
    <w:rsid w:val="00E9566B"/>
    <w:rsid w:val="00E97FAF"/>
    <w:rsid w:val="00EA257F"/>
    <w:rsid w:val="00EA5CAF"/>
    <w:rsid w:val="00EA6582"/>
    <w:rsid w:val="00EB4DCC"/>
    <w:rsid w:val="00EC48CB"/>
    <w:rsid w:val="00EC5169"/>
    <w:rsid w:val="00EC5306"/>
    <w:rsid w:val="00ED2DEE"/>
    <w:rsid w:val="00EE31EB"/>
    <w:rsid w:val="00EE702F"/>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568E7"/>
    <w:rsid w:val="00F60FA7"/>
    <w:rsid w:val="00F61F06"/>
    <w:rsid w:val="00F659AC"/>
    <w:rsid w:val="00F71C4F"/>
    <w:rsid w:val="00F765F8"/>
    <w:rsid w:val="00F771C3"/>
    <w:rsid w:val="00F837B3"/>
    <w:rsid w:val="00F878B8"/>
    <w:rsid w:val="00F9195A"/>
    <w:rsid w:val="00FA251D"/>
    <w:rsid w:val="00FA7329"/>
    <w:rsid w:val="00FB1F72"/>
    <w:rsid w:val="00FB4B5A"/>
    <w:rsid w:val="00FC2E5E"/>
    <w:rsid w:val="00FD0280"/>
    <w:rsid w:val="00FD26B4"/>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deeprob/ThioesteraseEnzymeSpecificity"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38</Pages>
  <Words>75667</Words>
  <Characters>431303</Characters>
  <Application>Microsoft Office Word</Application>
  <DocSecurity>0</DocSecurity>
  <Lines>3594</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66</cp:revision>
  <dcterms:created xsi:type="dcterms:W3CDTF">2021-03-21T15:27:00Z</dcterms:created>
  <dcterms:modified xsi:type="dcterms:W3CDTF">2021-03-23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